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5676FD44" w:rsidR="00D95545" w:rsidRPr="00D95545" w:rsidRDefault="00D41ACA" w:rsidP="00D95545">
      <w:pPr>
        <w:pStyle w:val="Header"/>
        <w:spacing w:line="360" w:lineRule="auto"/>
        <w:rPr>
          <w:sz w:val="40"/>
          <w:lang w:val="en-GB"/>
        </w:rPr>
      </w:pPr>
      <w:r>
        <w:rPr>
          <w:sz w:val="40"/>
          <w:lang w:val="en-GB"/>
        </w:rPr>
        <w:t>The e</w:t>
      </w:r>
      <w:r w:rsidR="00B33DB6">
        <w:rPr>
          <w:sz w:val="40"/>
          <w:lang w:val="en-GB"/>
        </w:rPr>
        <w:t>thical</w:t>
      </w:r>
      <w:r w:rsidR="00D95545" w:rsidRPr="00D95545">
        <w:rPr>
          <w:sz w:val="40"/>
          <w:lang w:val="en-GB"/>
        </w:rPr>
        <w:t xml:space="preserve">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5C1AB786" w14:textId="24600B74" w:rsidR="00D95545" w:rsidRPr="00D95545" w:rsidRDefault="00D95545" w:rsidP="00D95545">
      <w:pPr>
        <w:spacing w:line="360" w:lineRule="auto"/>
      </w:pPr>
    </w:p>
    <w:p w14:paraId="4B507FF6" w14:textId="0E116C37" w:rsidR="00F44650" w:rsidRDefault="00F44650" w:rsidP="008F3FB8">
      <w:pPr>
        <w:pStyle w:val="Heading1"/>
        <w:numPr>
          <w:ilvl w:val="0"/>
          <w:numId w:val="0"/>
        </w:numPr>
        <w:spacing w:line="360" w:lineRule="auto"/>
        <w:ind w:left="432"/>
        <w:rPr>
          <w:rFonts w:ascii="Arial" w:hAnsi="Arial" w:cs="Arial"/>
          <w:b/>
          <w:color w:val="000000" w:themeColor="text1"/>
          <w:sz w:val="24"/>
          <w:szCs w:val="24"/>
        </w:rPr>
      </w:pPr>
    </w:p>
    <w:p w14:paraId="4D712A62" w14:textId="59A5F169" w:rsidR="008F3FB8" w:rsidRPr="008F3FB8" w:rsidRDefault="008F3FB8" w:rsidP="008F3FB8">
      <w:pPr>
        <w:spacing w:line="360" w:lineRule="auto"/>
        <w:rPr>
          <w:b/>
        </w:rPr>
      </w:pPr>
      <w:r w:rsidRPr="008F3FB8">
        <w:rPr>
          <w:b/>
        </w:rPr>
        <w:t>Abstract</w:t>
      </w:r>
    </w:p>
    <w:p w14:paraId="3C44A938" w14:textId="2E8DA15B" w:rsidR="008F3FB8" w:rsidRDefault="008F3FB8" w:rsidP="008F3FB8">
      <w:pPr>
        <w:spacing w:line="360" w:lineRule="auto"/>
      </w:pPr>
      <w:r>
        <w:t>The trend to automate cars and trucks is a very topical subject today. It is hotly debated in the media and in academic circles. Driverless haul trucks have not seen as much popularity in the media or in academic circles. Replacing</w:t>
      </w:r>
      <w:r w:rsidR="009901B5">
        <w:t xml:space="preserve"> the drivers of the haul trucks, on open pit mines, </w:t>
      </w:r>
      <w:r>
        <w:t xml:space="preserve">can have drastic consequences to those involved. </w:t>
      </w:r>
      <w:r w:rsidR="009901B5">
        <w:t xml:space="preserve">Some of the potential benefits include improved safety and greater profitability for the mines. Unfortunately, automation in this sector can also lead to job losses for the drivers of these haul trucks. </w:t>
      </w:r>
      <w:r>
        <w:t xml:space="preserve">South Africa has not been immune to this </w:t>
      </w:r>
      <w:r w:rsidR="009901B5">
        <w:t>trend of automated or driverless haul trucks. The first prototype has completed its initial phase on an unnamed South African open pit mine. Meaning, South Africa is set to feel the blessings and the curse of this new technology. This research proposal aims to present a research project that will assess the impact of driverless haul trucks onto South African open pit mines.</w:t>
      </w:r>
    </w:p>
    <w:p w14:paraId="34620017" w14:textId="2EAA3F29" w:rsidR="008F3FB8" w:rsidRDefault="008F3FB8" w:rsidP="008F3FB8"/>
    <w:p w14:paraId="5445C256" w14:textId="133D5129" w:rsidR="008F3FB8" w:rsidRDefault="008F3FB8" w:rsidP="008F3FB8"/>
    <w:p w14:paraId="325F454C" w14:textId="0BF23F51" w:rsidR="008F3FB8" w:rsidRDefault="008F3FB8" w:rsidP="008F3FB8"/>
    <w:p w14:paraId="6773BD92" w14:textId="5E3C7E40" w:rsidR="008F3FB8" w:rsidRDefault="008F3FB8" w:rsidP="008F3FB8"/>
    <w:p w14:paraId="51C452E3" w14:textId="73ACAF0B" w:rsidR="008F3FB8" w:rsidRDefault="008F3FB8" w:rsidP="008F3FB8"/>
    <w:p w14:paraId="42C43E5E" w14:textId="7D998246" w:rsidR="008F3FB8" w:rsidRDefault="008F3FB8" w:rsidP="008F3FB8"/>
    <w:p w14:paraId="0527A760" w14:textId="5D4CCFBC" w:rsidR="008F3FB8" w:rsidRDefault="008F3FB8" w:rsidP="008F3FB8"/>
    <w:p w14:paraId="66CA5289" w14:textId="7ACD398B" w:rsidR="008F3FB8" w:rsidRDefault="008F3FB8" w:rsidP="008F3FB8"/>
    <w:p w14:paraId="2E25794A" w14:textId="6EAAE605" w:rsidR="008F3FB8" w:rsidRDefault="008F3FB8" w:rsidP="008F3FB8"/>
    <w:p w14:paraId="2D473B5D" w14:textId="20BD27D8" w:rsidR="008F3FB8" w:rsidRDefault="008F3FB8" w:rsidP="008F3FB8"/>
    <w:p w14:paraId="13AE40C5" w14:textId="1EF77AFE" w:rsidR="008F3FB8" w:rsidRDefault="008F3FB8" w:rsidP="008F3FB8"/>
    <w:p w14:paraId="1736294F" w14:textId="13DB76AC" w:rsidR="008F3FB8" w:rsidRDefault="008F3FB8" w:rsidP="008F3FB8"/>
    <w:p w14:paraId="65645616" w14:textId="55476D45" w:rsidR="008F3FB8" w:rsidRDefault="008F3FB8" w:rsidP="008F3FB8"/>
    <w:p w14:paraId="3037E3C2" w14:textId="6B294E55" w:rsidR="008F3FB8" w:rsidRDefault="008F3FB8" w:rsidP="008F3FB8"/>
    <w:p w14:paraId="77848A04" w14:textId="2E6C923C" w:rsidR="008F3FB8" w:rsidRPr="008F3FB8" w:rsidRDefault="008F3FB8" w:rsidP="008F3FB8"/>
    <w:sdt>
      <w:sdtPr>
        <w:id w:val="297347301"/>
        <w:docPartObj>
          <w:docPartGallery w:val="Table of Contents"/>
          <w:docPartUnique/>
        </w:docPartObj>
      </w:sdtPr>
      <w:sdtEndPr>
        <w:rPr>
          <w:rFonts w:ascii="Arial" w:eastAsiaTheme="minorHAnsi" w:hAnsi="Arial" w:cs="Arial"/>
          <w:b/>
          <w:bCs/>
          <w:noProof/>
          <w:color w:val="auto"/>
          <w:sz w:val="24"/>
          <w:szCs w:val="22"/>
        </w:rPr>
      </w:sdtEndPr>
      <w:sdtContent>
        <w:p w14:paraId="1907E4AD" w14:textId="4F5F1765" w:rsidR="00F44650" w:rsidRPr="008F3FB8" w:rsidRDefault="008F3FB8">
          <w:pPr>
            <w:pStyle w:val="TOCHeading"/>
            <w:rPr>
              <w:b/>
              <w:color w:val="000000" w:themeColor="text1"/>
            </w:rPr>
          </w:pPr>
          <w:r w:rsidRPr="008F3FB8">
            <w:rPr>
              <w:b/>
              <w:color w:val="000000" w:themeColor="text1"/>
            </w:rPr>
            <w:t xml:space="preserve">Table of </w:t>
          </w:r>
          <w:r w:rsidR="00F44650" w:rsidRPr="008F3FB8">
            <w:rPr>
              <w:b/>
              <w:color w:val="000000" w:themeColor="text1"/>
            </w:rPr>
            <w:t>Content</w:t>
          </w:r>
        </w:p>
        <w:p w14:paraId="5CC2D499" w14:textId="13E4D53E" w:rsidR="00F44650" w:rsidRDefault="00F44650">
          <w:pPr>
            <w:pStyle w:val="TOC1"/>
            <w:tabs>
              <w:tab w:val="left" w:pos="440"/>
              <w:tab w:val="right" w:leader="dot" w:pos="9678"/>
            </w:tabs>
            <w:rPr>
              <w:noProof/>
            </w:rPr>
          </w:pPr>
          <w:r>
            <w:fldChar w:fldCharType="begin"/>
          </w:r>
          <w:r>
            <w:instrText xml:space="preserve"> TOC \o "1-3" \h \z \u </w:instrText>
          </w:r>
          <w:r>
            <w:fldChar w:fldCharType="separate"/>
          </w:r>
          <w:hyperlink w:anchor="_Toc531441734" w:history="1">
            <w:r w:rsidRPr="00870159">
              <w:rPr>
                <w:rStyle w:val="Hyperlink"/>
                <w:b/>
                <w:noProof/>
              </w:rPr>
              <w:t>1</w:t>
            </w:r>
            <w:r>
              <w:rPr>
                <w:noProof/>
              </w:rPr>
              <w:tab/>
            </w:r>
            <w:r w:rsidRPr="00870159">
              <w:rPr>
                <w:rStyle w:val="Hyperlink"/>
                <w:b/>
                <w:noProof/>
              </w:rPr>
              <w:t>Introduction</w:t>
            </w:r>
            <w:r>
              <w:rPr>
                <w:noProof/>
                <w:webHidden/>
              </w:rPr>
              <w:tab/>
            </w:r>
            <w:r>
              <w:rPr>
                <w:noProof/>
                <w:webHidden/>
              </w:rPr>
              <w:fldChar w:fldCharType="begin"/>
            </w:r>
            <w:r>
              <w:rPr>
                <w:noProof/>
                <w:webHidden/>
              </w:rPr>
              <w:instrText xml:space="preserve"> PAGEREF _Toc531441734 \h </w:instrText>
            </w:r>
            <w:r>
              <w:rPr>
                <w:noProof/>
                <w:webHidden/>
              </w:rPr>
            </w:r>
            <w:r>
              <w:rPr>
                <w:noProof/>
                <w:webHidden/>
              </w:rPr>
              <w:fldChar w:fldCharType="separate"/>
            </w:r>
            <w:r>
              <w:rPr>
                <w:noProof/>
                <w:webHidden/>
              </w:rPr>
              <w:t>2</w:t>
            </w:r>
            <w:r>
              <w:rPr>
                <w:noProof/>
                <w:webHidden/>
              </w:rPr>
              <w:fldChar w:fldCharType="end"/>
            </w:r>
          </w:hyperlink>
        </w:p>
        <w:p w14:paraId="3962D7EF" w14:textId="096FC9D5" w:rsidR="00F44650" w:rsidRDefault="00F44650">
          <w:pPr>
            <w:pStyle w:val="TOC1"/>
            <w:tabs>
              <w:tab w:val="left" w:pos="440"/>
              <w:tab w:val="right" w:leader="dot" w:pos="9678"/>
            </w:tabs>
            <w:rPr>
              <w:noProof/>
            </w:rPr>
          </w:pPr>
          <w:hyperlink w:anchor="_Toc531441735" w:history="1">
            <w:r w:rsidRPr="00870159">
              <w:rPr>
                <w:rStyle w:val="Hyperlink"/>
                <w:b/>
                <w:noProof/>
              </w:rPr>
              <w:t>2</w:t>
            </w:r>
            <w:r>
              <w:rPr>
                <w:noProof/>
              </w:rPr>
              <w:tab/>
            </w:r>
            <w:r w:rsidRPr="00870159">
              <w:rPr>
                <w:rStyle w:val="Hyperlink"/>
                <w:b/>
                <w:noProof/>
              </w:rPr>
              <w:t>Defined research focus</w:t>
            </w:r>
            <w:r>
              <w:rPr>
                <w:noProof/>
                <w:webHidden/>
              </w:rPr>
              <w:tab/>
            </w:r>
            <w:r>
              <w:rPr>
                <w:noProof/>
                <w:webHidden/>
              </w:rPr>
              <w:fldChar w:fldCharType="begin"/>
            </w:r>
            <w:r>
              <w:rPr>
                <w:noProof/>
                <w:webHidden/>
              </w:rPr>
              <w:instrText xml:space="preserve"> PAGEREF _Toc531441735 \h </w:instrText>
            </w:r>
            <w:r>
              <w:rPr>
                <w:noProof/>
                <w:webHidden/>
              </w:rPr>
            </w:r>
            <w:r>
              <w:rPr>
                <w:noProof/>
                <w:webHidden/>
              </w:rPr>
              <w:fldChar w:fldCharType="separate"/>
            </w:r>
            <w:r>
              <w:rPr>
                <w:noProof/>
                <w:webHidden/>
              </w:rPr>
              <w:t>4</w:t>
            </w:r>
            <w:r>
              <w:rPr>
                <w:noProof/>
                <w:webHidden/>
              </w:rPr>
              <w:fldChar w:fldCharType="end"/>
            </w:r>
          </w:hyperlink>
        </w:p>
        <w:p w14:paraId="2002CA50" w14:textId="4EACDBBF" w:rsidR="00F44650" w:rsidRDefault="00F44650">
          <w:pPr>
            <w:pStyle w:val="TOC1"/>
            <w:tabs>
              <w:tab w:val="left" w:pos="440"/>
              <w:tab w:val="right" w:leader="dot" w:pos="9678"/>
            </w:tabs>
            <w:rPr>
              <w:noProof/>
            </w:rPr>
          </w:pPr>
          <w:hyperlink w:anchor="_Toc531441736" w:history="1">
            <w:r w:rsidRPr="00870159">
              <w:rPr>
                <w:rStyle w:val="Hyperlink"/>
                <w:b/>
                <w:noProof/>
              </w:rPr>
              <w:t>3</w:t>
            </w:r>
            <w:r>
              <w:rPr>
                <w:noProof/>
              </w:rPr>
              <w:tab/>
            </w:r>
            <w:r w:rsidRPr="00870159">
              <w:rPr>
                <w:rStyle w:val="Hyperlink"/>
                <w:b/>
                <w:noProof/>
              </w:rPr>
              <w:t>Problem statement</w:t>
            </w:r>
            <w:r>
              <w:rPr>
                <w:noProof/>
                <w:webHidden/>
              </w:rPr>
              <w:tab/>
            </w:r>
            <w:r>
              <w:rPr>
                <w:noProof/>
                <w:webHidden/>
              </w:rPr>
              <w:fldChar w:fldCharType="begin"/>
            </w:r>
            <w:r>
              <w:rPr>
                <w:noProof/>
                <w:webHidden/>
              </w:rPr>
              <w:instrText xml:space="preserve"> PAGEREF _Toc531441736 \h </w:instrText>
            </w:r>
            <w:r>
              <w:rPr>
                <w:noProof/>
                <w:webHidden/>
              </w:rPr>
            </w:r>
            <w:r>
              <w:rPr>
                <w:noProof/>
                <w:webHidden/>
              </w:rPr>
              <w:fldChar w:fldCharType="separate"/>
            </w:r>
            <w:r>
              <w:rPr>
                <w:noProof/>
                <w:webHidden/>
              </w:rPr>
              <w:t>4</w:t>
            </w:r>
            <w:r>
              <w:rPr>
                <w:noProof/>
                <w:webHidden/>
              </w:rPr>
              <w:fldChar w:fldCharType="end"/>
            </w:r>
          </w:hyperlink>
        </w:p>
        <w:p w14:paraId="2618146A" w14:textId="496080B1" w:rsidR="00F44650" w:rsidRDefault="00F44650">
          <w:pPr>
            <w:pStyle w:val="TOC1"/>
            <w:tabs>
              <w:tab w:val="left" w:pos="440"/>
              <w:tab w:val="right" w:leader="dot" w:pos="9678"/>
            </w:tabs>
            <w:rPr>
              <w:noProof/>
            </w:rPr>
          </w:pPr>
          <w:hyperlink w:anchor="_Toc531441737" w:history="1">
            <w:r w:rsidRPr="00870159">
              <w:rPr>
                <w:rStyle w:val="Hyperlink"/>
                <w:b/>
                <w:noProof/>
              </w:rPr>
              <w:t>4</w:t>
            </w:r>
            <w:r>
              <w:rPr>
                <w:noProof/>
              </w:rPr>
              <w:tab/>
            </w:r>
            <w:r w:rsidRPr="00870159">
              <w:rPr>
                <w:rStyle w:val="Hyperlink"/>
                <w:b/>
                <w:noProof/>
              </w:rPr>
              <w:t>Research question</w:t>
            </w:r>
            <w:r>
              <w:rPr>
                <w:noProof/>
                <w:webHidden/>
              </w:rPr>
              <w:tab/>
            </w:r>
            <w:r>
              <w:rPr>
                <w:noProof/>
                <w:webHidden/>
              </w:rPr>
              <w:fldChar w:fldCharType="begin"/>
            </w:r>
            <w:r>
              <w:rPr>
                <w:noProof/>
                <w:webHidden/>
              </w:rPr>
              <w:instrText xml:space="preserve"> PAGEREF _Toc531441737 \h </w:instrText>
            </w:r>
            <w:r>
              <w:rPr>
                <w:noProof/>
                <w:webHidden/>
              </w:rPr>
            </w:r>
            <w:r>
              <w:rPr>
                <w:noProof/>
                <w:webHidden/>
              </w:rPr>
              <w:fldChar w:fldCharType="separate"/>
            </w:r>
            <w:r>
              <w:rPr>
                <w:noProof/>
                <w:webHidden/>
              </w:rPr>
              <w:t>5</w:t>
            </w:r>
            <w:r>
              <w:rPr>
                <w:noProof/>
                <w:webHidden/>
              </w:rPr>
              <w:fldChar w:fldCharType="end"/>
            </w:r>
          </w:hyperlink>
        </w:p>
        <w:p w14:paraId="04D3E693" w14:textId="0292298F" w:rsidR="00F44650" w:rsidRDefault="00F44650">
          <w:pPr>
            <w:pStyle w:val="TOC1"/>
            <w:tabs>
              <w:tab w:val="left" w:pos="440"/>
              <w:tab w:val="right" w:leader="dot" w:pos="9678"/>
            </w:tabs>
            <w:rPr>
              <w:noProof/>
            </w:rPr>
          </w:pPr>
          <w:hyperlink w:anchor="_Toc531441738" w:history="1">
            <w:r w:rsidRPr="00870159">
              <w:rPr>
                <w:rStyle w:val="Hyperlink"/>
                <w:b/>
                <w:noProof/>
              </w:rPr>
              <w:t>5</w:t>
            </w:r>
            <w:r>
              <w:rPr>
                <w:noProof/>
              </w:rPr>
              <w:tab/>
            </w:r>
            <w:r w:rsidRPr="00870159">
              <w:rPr>
                <w:rStyle w:val="Hyperlink"/>
                <w:b/>
                <w:noProof/>
              </w:rPr>
              <w:t>Research sub questions</w:t>
            </w:r>
            <w:r>
              <w:rPr>
                <w:noProof/>
                <w:webHidden/>
              </w:rPr>
              <w:tab/>
            </w:r>
            <w:r>
              <w:rPr>
                <w:noProof/>
                <w:webHidden/>
              </w:rPr>
              <w:fldChar w:fldCharType="begin"/>
            </w:r>
            <w:r>
              <w:rPr>
                <w:noProof/>
                <w:webHidden/>
              </w:rPr>
              <w:instrText xml:space="preserve"> PAGEREF _Toc531441738 \h </w:instrText>
            </w:r>
            <w:r>
              <w:rPr>
                <w:noProof/>
                <w:webHidden/>
              </w:rPr>
            </w:r>
            <w:r>
              <w:rPr>
                <w:noProof/>
                <w:webHidden/>
              </w:rPr>
              <w:fldChar w:fldCharType="separate"/>
            </w:r>
            <w:r>
              <w:rPr>
                <w:noProof/>
                <w:webHidden/>
              </w:rPr>
              <w:t>5</w:t>
            </w:r>
            <w:r>
              <w:rPr>
                <w:noProof/>
                <w:webHidden/>
              </w:rPr>
              <w:fldChar w:fldCharType="end"/>
            </w:r>
          </w:hyperlink>
        </w:p>
        <w:p w14:paraId="5041547E" w14:textId="689E278E" w:rsidR="00F44650" w:rsidRDefault="00F44650">
          <w:pPr>
            <w:pStyle w:val="TOC1"/>
            <w:tabs>
              <w:tab w:val="left" w:pos="440"/>
              <w:tab w:val="right" w:leader="dot" w:pos="9678"/>
            </w:tabs>
            <w:rPr>
              <w:noProof/>
            </w:rPr>
          </w:pPr>
          <w:hyperlink w:anchor="_Toc531441739" w:history="1">
            <w:r w:rsidRPr="00870159">
              <w:rPr>
                <w:rStyle w:val="Hyperlink"/>
                <w:b/>
                <w:noProof/>
              </w:rPr>
              <w:t>6</w:t>
            </w:r>
            <w:r>
              <w:rPr>
                <w:noProof/>
              </w:rPr>
              <w:tab/>
            </w:r>
            <w:r w:rsidRPr="00870159">
              <w:rPr>
                <w:rStyle w:val="Hyperlink"/>
                <w:b/>
                <w:noProof/>
              </w:rPr>
              <w:t>Research objectives</w:t>
            </w:r>
            <w:r>
              <w:rPr>
                <w:noProof/>
                <w:webHidden/>
              </w:rPr>
              <w:tab/>
            </w:r>
            <w:r>
              <w:rPr>
                <w:noProof/>
                <w:webHidden/>
              </w:rPr>
              <w:fldChar w:fldCharType="begin"/>
            </w:r>
            <w:r>
              <w:rPr>
                <w:noProof/>
                <w:webHidden/>
              </w:rPr>
              <w:instrText xml:space="preserve"> PAGEREF _Toc531441739 \h </w:instrText>
            </w:r>
            <w:r>
              <w:rPr>
                <w:noProof/>
                <w:webHidden/>
              </w:rPr>
            </w:r>
            <w:r>
              <w:rPr>
                <w:noProof/>
                <w:webHidden/>
              </w:rPr>
              <w:fldChar w:fldCharType="separate"/>
            </w:r>
            <w:r>
              <w:rPr>
                <w:noProof/>
                <w:webHidden/>
              </w:rPr>
              <w:t>5</w:t>
            </w:r>
            <w:r>
              <w:rPr>
                <w:noProof/>
                <w:webHidden/>
              </w:rPr>
              <w:fldChar w:fldCharType="end"/>
            </w:r>
          </w:hyperlink>
        </w:p>
        <w:p w14:paraId="75533D5D" w14:textId="44C9F521" w:rsidR="00F44650" w:rsidRDefault="00F44650">
          <w:pPr>
            <w:pStyle w:val="TOC1"/>
            <w:tabs>
              <w:tab w:val="left" w:pos="440"/>
              <w:tab w:val="right" w:leader="dot" w:pos="9678"/>
            </w:tabs>
            <w:rPr>
              <w:noProof/>
            </w:rPr>
          </w:pPr>
          <w:hyperlink w:anchor="_Toc531441740" w:history="1">
            <w:r w:rsidRPr="00870159">
              <w:rPr>
                <w:rStyle w:val="Hyperlink"/>
                <w:b/>
                <w:noProof/>
              </w:rPr>
              <w:t>7</w:t>
            </w:r>
            <w:r>
              <w:rPr>
                <w:noProof/>
              </w:rPr>
              <w:tab/>
            </w:r>
            <w:r w:rsidRPr="00870159">
              <w:rPr>
                <w:rStyle w:val="Hyperlink"/>
                <w:b/>
                <w:noProof/>
              </w:rPr>
              <w:t>Literature Review</w:t>
            </w:r>
            <w:r>
              <w:rPr>
                <w:noProof/>
                <w:webHidden/>
              </w:rPr>
              <w:tab/>
            </w:r>
            <w:r>
              <w:rPr>
                <w:noProof/>
                <w:webHidden/>
              </w:rPr>
              <w:fldChar w:fldCharType="begin"/>
            </w:r>
            <w:r>
              <w:rPr>
                <w:noProof/>
                <w:webHidden/>
              </w:rPr>
              <w:instrText xml:space="preserve"> PAGEREF _Toc531441740 \h </w:instrText>
            </w:r>
            <w:r>
              <w:rPr>
                <w:noProof/>
                <w:webHidden/>
              </w:rPr>
            </w:r>
            <w:r>
              <w:rPr>
                <w:noProof/>
                <w:webHidden/>
              </w:rPr>
              <w:fldChar w:fldCharType="separate"/>
            </w:r>
            <w:r>
              <w:rPr>
                <w:noProof/>
                <w:webHidden/>
              </w:rPr>
              <w:t>6</w:t>
            </w:r>
            <w:r>
              <w:rPr>
                <w:noProof/>
                <w:webHidden/>
              </w:rPr>
              <w:fldChar w:fldCharType="end"/>
            </w:r>
          </w:hyperlink>
        </w:p>
        <w:p w14:paraId="1565FF97" w14:textId="31253D5B" w:rsidR="00F44650" w:rsidRDefault="00F44650">
          <w:pPr>
            <w:pStyle w:val="TOC2"/>
            <w:tabs>
              <w:tab w:val="left" w:pos="880"/>
              <w:tab w:val="right" w:leader="dot" w:pos="9678"/>
            </w:tabs>
            <w:rPr>
              <w:noProof/>
            </w:rPr>
          </w:pPr>
          <w:hyperlink w:anchor="_Toc531441741" w:history="1">
            <w:r w:rsidRPr="00870159">
              <w:rPr>
                <w:rStyle w:val="Hyperlink"/>
                <w:b/>
                <w:noProof/>
              </w:rPr>
              <w:t>7.1</w:t>
            </w:r>
            <w:r>
              <w:rPr>
                <w:noProof/>
              </w:rPr>
              <w:tab/>
            </w:r>
            <w:r w:rsidRPr="00870159">
              <w:rPr>
                <w:rStyle w:val="Hyperlink"/>
                <w:b/>
                <w:noProof/>
              </w:rPr>
              <w:t>Introduction</w:t>
            </w:r>
            <w:r>
              <w:rPr>
                <w:noProof/>
                <w:webHidden/>
              </w:rPr>
              <w:tab/>
            </w:r>
            <w:r>
              <w:rPr>
                <w:noProof/>
                <w:webHidden/>
              </w:rPr>
              <w:fldChar w:fldCharType="begin"/>
            </w:r>
            <w:r>
              <w:rPr>
                <w:noProof/>
                <w:webHidden/>
              </w:rPr>
              <w:instrText xml:space="preserve"> PAGEREF _Toc531441741 \h </w:instrText>
            </w:r>
            <w:r>
              <w:rPr>
                <w:noProof/>
                <w:webHidden/>
              </w:rPr>
            </w:r>
            <w:r>
              <w:rPr>
                <w:noProof/>
                <w:webHidden/>
              </w:rPr>
              <w:fldChar w:fldCharType="separate"/>
            </w:r>
            <w:r>
              <w:rPr>
                <w:noProof/>
                <w:webHidden/>
              </w:rPr>
              <w:t>6</w:t>
            </w:r>
            <w:r>
              <w:rPr>
                <w:noProof/>
                <w:webHidden/>
              </w:rPr>
              <w:fldChar w:fldCharType="end"/>
            </w:r>
          </w:hyperlink>
        </w:p>
        <w:p w14:paraId="050AFF6D" w14:textId="7FD8C358" w:rsidR="00F44650" w:rsidRDefault="00F44650">
          <w:pPr>
            <w:pStyle w:val="TOC2"/>
            <w:tabs>
              <w:tab w:val="left" w:pos="880"/>
              <w:tab w:val="right" w:leader="dot" w:pos="9678"/>
            </w:tabs>
            <w:rPr>
              <w:noProof/>
            </w:rPr>
          </w:pPr>
          <w:hyperlink w:anchor="_Toc531441742" w:history="1">
            <w:r w:rsidRPr="00870159">
              <w:rPr>
                <w:rStyle w:val="Hyperlink"/>
                <w:b/>
                <w:noProof/>
              </w:rPr>
              <w:t>7.2</w:t>
            </w:r>
            <w:r>
              <w:rPr>
                <w:noProof/>
              </w:rPr>
              <w:tab/>
            </w:r>
            <w:r w:rsidRPr="00870159">
              <w:rPr>
                <w:rStyle w:val="Hyperlink"/>
                <w:b/>
                <w:noProof/>
              </w:rPr>
              <w:t>Definition of Ethical Computing</w:t>
            </w:r>
            <w:r>
              <w:rPr>
                <w:noProof/>
                <w:webHidden/>
              </w:rPr>
              <w:tab/>
            </w:r>
            <w:r>
              <w:rPr>
                <w:noProof/>
                <w:webHidden/>
              </w:rPr>
              <w:fldChar w:fldCharType="begin"/>
            </w:r>
            <w:r>
              <w:rPr>
                <w:noProof/>
                <w:webHidden/>
              </w:rPr>
              <w:instrText xml:space="preserve"> PAGEREF _Toc531441742 \h </w:instrText>
            </w:r>
            <w:r>
              <w:rPr>
                <w:noProof/>
                <w:webHidden/>
              </w:rPr>
            </w:r>
            <w:r>
              <w:rPr>
                <w:noProof/>
                <w:webHidden/>
              </w:rPr>
              <w:fldChar w:fldCharType="separate"/>
            </w:r>
            <w:r>
              <w:rPr>
                <w:noProof/>
                <w:webHidden/>
              </w:rPr>
              <w:t>6</w:t>
            </w:r>
            <w:r>
              <w:rPr>
                <w:noProof/>
                <w:webHidden/>
              </w:rPr>
              <w:fldChar w:fldCharType="end"/>
            </w:r>
          </w:hyperlink>
        </w:p>
        <w:p w14:paraId="11F5BB96" w14:textId="4A8AD8E5" w:rsidR="00F44650" w:rsidRDefault="00F44650">
          <w:pPr>
            <w:pStyle w:val="TOC2"/>
            <w:tabs>
              <w:tab w:val="left" w:pos="880"/>
              <w:tab w:val="right" w:leader="dot" w:pos="9678"/>
            </w:tabs>
            <w:rPr>
              <w:noProof/>
            </w:rPr>
          </w:pPr>
          <w:hyperlink w:anchor="_Toc531441743" w:history="1">
            <w:r w:rsidRPr="00870159">
              <w:rPr>
                <w:rStyle w:val="Hyperlink"/>
                <w:b/>
                <w:noProof/>
              </w:rPr>
              <w:t>7.3</w:t>
            </w:r>
            <w:r>
              <w:rPr>
                <w:noProof/>
              </w:rPr>
              <w:tab/>
            </w:r>
            <w:r w:rsidRPr="00870159">
              <w:rPr>
                <w:rStyle w:val="Hyperlink"/>
                <w:b/>
                <w:noProof/>
              </w:rPr>
              <w:t>Importance of Ethical Computing</w:t>
            </w:r>
            <w:r>
              <w:rPr>
                <w:noProof/>
                <w:webHidden/>
              </w:rPr>
              <w:tab/>
            </w:r>
            <w:r>
              <w:rPr>
                <w:noProof/>
                <w:webHidden/>
              </w:rPr>
              <w:fldChar w:fldCharType="begin"/>
            </w:r>
            <w:r>
              <w:rPr>
                <w:noProof/>
                <w:webHidden/>
              </w:rPr>
              <w:instrText xml:space="preserve"> PAGEREF _Toc531441743 \h </w:instrText>
            </w:r>
            <w:r>
              <w:rPr>
                <w:noProof/>
                <w:webHidden/>
              </w:rPr>
            </w:r>
            <w:r>
              <w:rPr>
                <w:noProof/>
                <w:webHidden/>
              </w:rPr>
              <w:fldChar w:fldCharType="separate"/>
            </w:r>
            <w:r>
              <w:rPr>
                <w:noProof/>
                <w:webHidden/>
              </w:rPr>
              <w:t>9</w:t>
            </w:r>
            <w:r>
              <w:rPr>
                <w:noProof/>
                <w:webHidden/>
              </w:rPr>
              <w:fldChar w:fldCharType="end"/>
            </w:r>
          </w:hyperlink>
        </w:p>
        <w:p w14:paraId="1B2A2BCE" w14:textId="134935CE" w:rsidR="00F44650" w:rsidRDefault="00F44650">
          <w:pPr>
            <w:pStyle w:val="TOC2"/>
            <w:tabs>
              <w:tab w:val="left" w:pos="880"/>
              <w:tab w:val="right" w:leader="dot" w:pos="9678"/>
            </w:tabs>
            <w:rPr>
              <w:noProof/>
            </w:rPr>
          </w:pPr>
          <w:hyperlink w:anchor="_Toc531441744" w:history="1">
            <w:r w:rsidRPr="00870159">
              <w:rPr>
                <w:rStyle w:val="Hyperlink"/>
                <w:b/>
                <w:noProof/>
              </w:rPr>
              <w:t>7.4</w:t>
            </w:r>
            <w:r>
              <w:rPr>
                <w:noProof/>
              </w:rPr>
              <w:tab/>
            </w:r>
            <w:r w:rsidRPr="00870159">
              <w:rPr>
                <w:rStyle w:val="Hyperlink"/>
                <w:b/>
                <w:noProof/>
              </w:rPr>
              <w:t>Some guidelines on being ethical within the computing environment</w:t>
            </w:r>
            <w:r>
              <w:rPr>
                <w:noProof/>
                <w:webHidden/>
              </w:rPr>
              <w:tab/>
            </w:r>
            <w:r>
              <w:rPr>
                <w:noProof/>
                <w:webHidden/>
              </w:rPr>
              <w:fldChar w:fldCharType="begin"/>
            </w:r>
            <w:r>
              <w:rPr>
                <w:noProof/>
                <w:webHidden/>
              </w:rPr>
              <w:instrText xml:space="preserve"> PAGEREF _Toc531441744 \h </w:instrText>
            </w:r>
            <w:r>
              <w:rPr>
                <w:noProof/>
                <w:webHidden/>
              </w:rPr>
            </w:r>
            <w:r>
              <w:rPr>
                <w:noProof/>
                <w:webHidden/>
              </w:rPr>
              <w:fldChar w:fldCharType="separate"/>
            </w:r>
            <w:r>
              <w:rPr>
                <w:noProof/>
                <w:webHidden/>
              </w:rPr>
              <w:t>10</w:t>
            </w:r>
            <w:r>
              <w:rPr>
                <w:noProof/>
                <w:webHidden/>
              </w:rPr>
              <w:fldChar w:fldCharType="end"/>
            </w:r>
          </w:hyperlink>
        </w:p>
        <w:p w14:paraId="3BDF4E29" w14:textId="7058179A" w:rsidR="00F44650" w:rsidRDefault="00F44650">
          <w:pPr>
            <w:pStyle w:val="TOC2"/>
            <w:tabs>
              <w:tab w:val="left" w:pos="880"/>
              <w:tab w:val="right" w:leader="dot" w:pos="9678"/>
            </w:tabs>
            <w:rPr>
              <w:noProof/>
            </w:rPr>
          </w:pPr>
          <w:hyperlink w:anchor="_Toc531441745" w:history="1">
            <w:r w:rsidRPr="00870159">
              <w:rPr>
                <w:rStyle w:val="Hyperlink"/>
                <w:b/>
                <w:noProof/>
              </w:rPr>
              <w:t>7.5</w:t>
            </w:r>
            <w:r>
              <w:rPr>
                <w:noProof/>
              </w:rPr>
              <w:tab/>
            </w:r>
            <w:r w:rsidRPr="00870159">
              <w:rPr>
                <w:rStyle w:val="Hyperlink"/>
                <w:b/>
                <w:noProof/>
              </w:rPr>
              <w:t>Conclusion</w:t>
            </w:r>
            <w:r>
              <w:rPr>
                <w:noProof/>
                <w:webHidden/>
              </w:rPr>
              <w:tab/>
            </w:r>
            <w:r>
              <w:rPr>
                <w:noProof/>
                <w:webHidden/>
              </w:rPr>
              <w:fldChar w:fldCharType="begin"/>
            </w:r>
            <w:r>
              <w:rPr>
                <w:noProof/>
                <w:webHidden/>
              </w:rPr>
              <w:instrText xml:space="preserve"> PAGEREF _Toc531441745 \h </w:instrText>
            </w:r>
            <w:r>
              <w:rPr>
                <w:noProof/>
                <w:webHidden/>
              </w:rPr>
            </w:r>
            <w:r>
              <w:rPr>
                <w:noProof/>
                <w:webHidden/>
              </w:rPr>
              <w:fldChar w:fldCharType="separate"/>
            </w:r>
            <w:r>
              <w:rPr>
                <w:noProof/>
                <w:webHidden/>
              </w:rPr>
              <w:t>11</w:t>
            </w:r>
            <w:r>
              <w:rPr>
                <w:noProof/>
                <w:webHidden/>
              </w:rPr>
              <w:fldChar w:fldCharType="end"/>
            </w:r>
          </w:hyperlink>
        </w:p>
        <w:p w14:paraId="00C649F3" w14:textId="40CA3DC1" w:rsidR="00F44650" w:rsidRDefault="00F44650">
          <w:pPr>
            <w:pStyle w:val="TOC1"/>
            <w:tabs>
              <w:tab w:val="left" w:pos="440"/>
              <w:tab w:val="right" w:leader="dot" w:pos="9678"/>
            </w:tabs>
            <w:rPr>
              <w:noProof/>
            </w:rPr>
          </w:pPr>
          <w:hyperlink w:anchor="_Toc531441746" w:history="1">
            <w:r w:rsidRPr="00870159">
              <w:rPr>
                <w:rStyle w:val="Hyperlink"/>
                <w:b/>
                <w:noProof/>
              </w:rPr>
              <w:t>8</w:t>
            </w:r>
            <w:r>
              <w:rPr>
                <w:noProof/>
              </w:rPr>
              <w:tab/>
            </w:r>
            <w:r w:rsidRPr="00870159">
              <w:rPr>
                <w:rStyle w:val="Hyperlink"/>
                <w:b/>
                <w:noProof/>
              </w:rPr>
              <w:t>Research strategy</w:t>
            </w:r>
            <w:r>
              <w:rPr>
                <w:noProof/>
                <w:webHidden/>
              </w:rPr>
              <w:tab/>
            </w:r>
            <w:r>
              <w:rPr>
                <w:noProof/>
                <w:webHidden/>
              </w:rPr>
              <w:fldChar w:fldCharType="begin"/>
            </w:r>
            <w:r>
              <w:rPr>
                <w:noProof/>
                <w:webHidden/>
              </w:rPr>
              <w:instrText xml:space="preserve"> PAGEREF _Toc531441746 \h </w:instrText>
            </w:r>
            <w:r>
              <w:rPr>
                <w:noProof/>
                <w:webHidden/>
              </w:rPr>
            </w:r>
            <w:r>
              <w:rPr>
                <w:noProof/>
                <w:webHidden/>
              </w:rPr>
              <w:fldChar w:fldCharType="separate"/>
            </w:r>
            <w:r>
              <w:rPr>
                <w:noProof/>
                <w:webHidden/>
              </w:rPr>
              <w:t>11</w:t>
            </w:r>
            <w:r>
              <w:rPr>
                <w:noProof/>
                <w:webHidden/>
              </w:rPr>
              <w:fldChar w:fldCharType="end"/>
            </w:r>
          </w:hyperlink>
        </w:p>
        <w:p w14:paraId="520F9497" w14:textId="61B14ED7" w:rsidR="00F44650" w:rsidRDefault="00F44650">
          <w:pPr>
            <w:pStyle w:val="TOC1"/>
            <w:tabs>
              <w:tab w:val="left" w:pos="440"/>
              <w:tab w:val="right" w:leader="dot" w:pos="9678"/>
            </w:tabs>
            <w:rPr>
              <w:noProof/>
            </w:rPr>
          </w:pPr>
          <w:hyperlink w:anchor="_Toc531441747" w:history="1">
            <w:r w:rsidRPr="00870159">
              <w:rPr>
                <w:rStyle w:val="Hyperlink"/>
                <w:b/>
                <w:noProof/>
              </w:rPr>
              <w:t>9</w:t>
            </w:r>
            <w:r>
              <w:rPr>
                <w:noProof/>
              </w:rPr>
              <w:tab/>
            </w:r>
            <w:r w:rsidRPr="00870159">
              <w:rPr>
                <w:rStyle w:val="Hyperlink"/>
                <w:b/>
                <w:noProof/>
              </w:rPr>
              <w:t>Data collection</w:t>
            </w:r>
            <w:r>
              <w:rPr>
                <w:noProof/>
                <w:webHidden/>
              </w:rPr>
              <w:tab/>
            </w:r>
            <w:r>
              <w:rPr>
                <w:noProof/>
                <w:webHidden/>
              </w:rPr>
              <w:fldChar w:fldCharType="begin"/>
            </w:r>
            <w:r>
              <w:rPr>
                <w:noProof/>
                <w:webHidden/>
              </w:rPr>
              <w:instrText xml:space="preserve"> PAGEREF _Toc531441747 \h </w:instrText>
            </w:r>
            <w:r>
              <w:rPr>
                <w:noProof/>
                <w:webHidden/>
              </w:rPr>
            </w:r>
            <w:r>
              <w:rPr>
                <w:noProof/>
                <w:webHidden/>
              </w:rPr>
              <w:fldChar w:fldCharType="separate"/>
            </w:r>
            <w:r>
              <w:rPr>
                <w:noProof/>
                <w:webHidden/>
              </w:rPr>
              <w:t>12</w:t>
            </w:r>
            <w:r>
              <w:rPr>
                <w:noProof/>
                <w:webHidden/>
              </w:rPr>
              <w:fldChar w:fldCharType="end"/>
            </w:r>
          </w:hyperlink>
        </w:p>
        <w:p w14:paraId="3AC4503B" w14:textId="43F3F875" w:rsidR="00F44650" w:rsidRDefault="00F44650">
          <w:pPr>
            <w:pStyle w:val="TOC2"/>
            <w:tabs>
              <w:tab w:val="left" w:pos="880"/>
              <w:tab w:val="right" w:leader="dot" w:pos="9678"/>
            </w:tabs>
            <w:rPr>
              <w:noProof/>
            </w:rPr>
          </w:pPr>
          <w:hyperlink w:anchor="_Toc531441748" w:history="1">
            <w:r w:rsidRPr="00870159">
              <w:rPr>
                <w:rStyle w:val="Hyperlink"/>
                <w:b/>
                <w:noProof/>
              </w:rPr>
              <w:t>9.1</w:t>
            </w:r>
            <w:r>
              <w:rPr>
                <w:noProof/>
              </w:rPr>
              <w:tab/>
            </w:r>
            <w:r w:rsidRPr="00870159">
              <w:rPr>
                <w:rStyle w:val="Hyperlink"/>
                <w:b/>
                <w:noProof/>
              </w:rPr>
              <w:t>Data collection from mines</w:t>
            </w:r>
            <w:r>
              <w:rPr>
                <w:noProof/>
                <w:webHidden/>
              </w:rPr>
              <w:tab/>
            </w:r>
            <w:r>
              <w:rPr>
                <w:noProof/>
                <w:webHidden/>
              </w:rPr>
              <w:fldChar w:fldCharType="begin"/>
            </w:r>
            <w:r>
              <w:rPr>
                <w:noProof/>
                <w:webHidden/>
              </w:rPr>
              <w:instrText xml:space="preserve"> PAGEREF _Toc531441748 \h </w:instrText>
            </w:r>
            <w:r>
              <w:rPr>
                <w:noProof/>
                <w:webHidden/>
              </w:rPr>
            </w:r>
            <w:r>
              <w:rPr>
                <w:noProof/>
                <w:webHidden/>
              </w:rPr>
              <w:fldChar w:fldCharType="separate"/>
            </w:r>
            <w:r>
              <w:rPr>
                <w:noProof/>
                <w:webHidden/>
              </w:rPr>
              <w:t>12</w:t>
            </w:r>
            <w:r>
              <w:rPr>
                <w:noProof/>
                <w:webHidden/>
              </w:rPr>
              <w:fldChar w:fldCharType="end"/>
            </w:r>
          </w:hyperlink>
        </w:p>
        <w:p w14:paraId="1846B18A" w14:textId="36AAB711" w:rsidR="00F44650" w:rsidRDefault="00F44650">
          <w:pPr>
            <w:pStyle w:val="TOC2"/>
            <w:tabs>
              <w:tab w:val="left" w:pos="880"/>
              <w:tab w:val="right" w:leader="dot" w:pos="9678"/>
            </w:tabs>
            <w:rPr>
              <w:noProof/>
            </w:rPr>
          </w:pPr>
          <w:hyperlink w:anchor="_Toc531441749" w:history="1">
            <w:r w:rsidRPr="00870159">
              <w:rPr>
                <w:rStyle w:val="Hyperlink"/>
                <w:b/>
                <w:noProof/>
              </w:rPr>
              <w:t>9.2</w:t>
            </w:r>
            <w:r>
              <w:rPr>
                <w:noProof/>
              </w:rPr>
              <w:tab/>
            </w:r>
            <w:r w:rsidRPr="00870159">
              <w:rPr>
                <w:rStyle w:val="Hyperlink"/>
                <w:b/>
                <w:noProof/>
              </w:rPr>
              <w:t>Data collection from miners</w:t>
            </w:r>
            <w:r>
              <w:rPr>
                <w:noProof/>
                <w:webHidden/>
              </w:rPr>
              <w:tab/>
            </w:r>
            <w:r>
              <w:rPr>
                <w:noProof/>
                <w:webHidden/>
              </w:rPr>
              <w:fldChar w:fldCharType="begin"/>
            </w:r>
            <w:r>
              <w:rPr>
                <w:noProof/>
                <w:webHidden/>
              </w:rPr>
              <w:instrText xml:space="preserve"> PAGEREF _Toc531441749 \h </w:instrText>
            </w:r>
            <w:r>
              <w:rPr>
                <w:noProof/>
                <w:webHidden/>
              </w:rPr>
            </w:r>
            <w:r>
              <w:rPr>
                <w:noProof/>
                <w:webHidden/>
              </w:rPr>
              <w:fldChar w:fldCharType="separate"/>
            </w:r>
            <w:r>
              <w:rPr>
                <w:noProof/>
                <w:webHidden/>
              </w:rPr>
              <w:t>13</w:t>
            </w:r>
            <w:r>
              <w:rPr>
                <w:noProof/>
                <w:webHidden/>
              </w:rPr>
              <w:fldChar w:fldCharType="end"/>
            </w:r>
          </w:hyperlink>
        </w:p>
        <w:p w14:paraId="6B15C742" w14:textId="519CB2A9" w:rsidR="00F44650" w:rsidRDefault="00F44650">
          <w:pPr>
            <w:pStyle w:val="TOC1"/>
            <w:tabs>
              <w:tab w:val="left" w:pos="660"/>
              <w:tab w:val="right" w:leader="dot" w:pos="9678"/>
            </w:tabs>
            <w:rPr>
              <w:noProof/>
            </w:rPr>
          </w:pPr>
          <w:hyperlink w:anchor="_Toc531441750" w:history="1">
            <w:r w:rsidRPr="00870159">
              <w:rPr>
                <w:rStyle w:val="Hyperlink"/>
                <w:b/>
                <w:noProof/>
              </w:rPr>
              <w:t>10</w:t>
            </w:r>
            <w:r>
              <w:rPr>
                <w:noProof/>
              </w:rPr>
              <w:tab/>
            </w:r>
            <w:r w:rsidRPr="00870159">
              <w:rPr>
                <w:rStyle w:val="Hyperlink"/>
                <w:b/>
                <w:noProof/>
              </w:rPr>
              <w:t>Data analysis</w:t>
            </w:r>
            <w:r>
              <w:rPr>
                <w:noProof/>
                <w:webHidden/>
              </w:rPr>
              <w:tab/>
            </w:r>
            <w:r>
              <w:rPr>
                <w:noProof/>
                <w:webHidden/>
              </w:rPr>
              <w:fldChar w:fldCharType="begin"/>
            </w:r>
            <w:r>
              <w:rPr>
                <w:noProof/>
                <w:webHidden/>
              </w:rPr>
              <w:instrText xml:space="preserve"> PAGEREF _Toc531441750 \h </w:instrText>
            </w:r>
            <w:r>
              <w:rPr>
                <w:noProof/>
                <w:webHidden/>
              </w:rPr>
            </w:r>
            <w:r>
              <w:rPr>
                <w:noProof/>
                <w:webHidden/>
              </w:rPr>
              <w:fldChar w:fldCharType="separate"/>
            </w:r>
            <w:r>
              <w:rPr>
                <w:noProof/>
                <w:webHidden/>
              </w:rPr>
              <w:t>13</w:t>
            </w:r>
            <w:r>
              <w:rPr>
                <w:noProof/>
                <w:webHidden/>
              </w:rPr>
              <w:fldChar w:fldCharType="end"/>
            </w:r>
          </w:hyperlink>
        </w:p>
        <w:p w14:paraId="3D8A1DCC" w14:textId="50736083" w:rsidR="00F44650" w:rsidRDefault="00F44650">
          <w:pPr>
            <w:pStyle w:val="TOC1"/>
            <w:tabs>
              <w:tab w:val="left" w:pos="660"/>
              <w:tab w:val="right" w:leader="dot" w:pos="9678"/>
            </w:tabs>
            <w:rPr>
              <w:noProof/>
            </w:rPr>
          </w:pPr>
          <w:hyperlink w:anchor="_Toc531441751" w:history="1">
            <w:r w:rsidRPr="00870159">
              <w:rPr>
                <w:rStyle w:val="Hyperlink"/>
                <w:b/>
                <w:noProof/>
              </w:rPr>
              <w:t>11</w:t>
            </w:r>
            <w:r>
              <w:rPr>
                <w:noProof/>
              </w:rPr>
              <w:tab/>
            </w:r>
            <w:r w:rsidRPr="00870159">
              <w:rPr>
                <w:rStyle w:val="Hyperlink"/>
                <w:b/>
                <w:noProof/>
              </w:rPr>
              <w:t>Data verification</w:t>
            </w:r>
            <w:r>
              <w:rPr>
                <w:noProof/>
                <w:webHidden/>
              </w:rPr>
              <w:tab/>
            </w:r>
            <w:r>
              <w:rPr>
                <w:noProof/>
                <w:webHidden/>
              </w:rPr>
              <w:fldChar w:fldCharType="begin"/>
            </w:r>
            <w:r>
              <w:rPr>
                <w:noProof/>
                <w:webHidden/>
              </w:rPr>
              <w:instrText xml:space="preserve"> PAGEREF _Toc531441751 \h </w:instrText>
            </w:r>
            <w:r>
              <w:rPr>
                <w:noProof/>
                <w:webHidden/>
              </w:rPr>
            </w:r>
            <w:r>
              <w:rPr>
                <w:noProof/>
                <w:webHidden/>
              </w:rPr>
              <w:fldChar w:fldCharType="separate"/>
            </w:r>
            <w:r>
              <w:rPr>
                <w:noProof/>
                <w:webHidden/>
              </w:rPr>
              <w:t>15</w:t>
            </w:r>
            <w:r>
              <w:rPr>
                <w:noProof/>
                <w:webHidden/>
              </w:rPr>
              <w:fldChar w:fldCharType="end"/>
            </w:r>
          </w:hyperlink>
        </w:p>
        <w:p w14:paraId="76A5E775" w14:textId="17A226F0" w:rsidR="00F44650" w:rsidRDefault="00F44650">
          <w:pPr>
            <w:pStyle w:val="TOC1"/>
            <w:tabs>
              <w:tab w:val="left" w:pos="660"/>
              <w:tab w:val="right" w:leader="dot" w:pos="9678"/>
            </w:tabs>
            <w:rPr>
              <w:noProof/>
            </w:rPr>
          </w:pPr>
          <w:hyperlink w:anchor="_Toc531441752" w:history="1">
            <w:r w:rsidRPr="00870159">
              <w:rPr>
                <w:rStyle w:val="Hyperlink"/>
                <w:b/>
                <w:noProof/>
              </w:rPr>
              <w:t>12</w:t>
            </w:r>
            <w:r>
              <w:rPr>
                <w:noProof/>
              </w:rPr>
              <w:tab/>
            </w:r>
            <w:r w:rsidRPr="00870159">
              <w:rPr>
                <w:rStyle w:val="Hyperlink"/>
                <w:b/>
                <w:noProof/>
              </w:rPr>
              <w:t>Ethical consideration</w:t>
            </w:r>
            <w:r>
              <w:rPr>
                <w:noProof/>
                <w:webHidden/>
              </w:rPr>
              <w:tab/>
            </w:r>
            <w:r>
              <w:rPr>
                <w:noProof/>
                <w:webHidden/>
              </w:rPr>
              <w:fldChar w:fldCharType="begin"/>
            </w:r>
            <w:r>
              <w:rPr>
                <w:noProof/>
                <w:webHidden/>
              </w:rPr>
              <w:instrText xml:space="preserve"> PAGEREF _Toc531441752 \h </w:instrText>
            </w:r>
            <w:r>
              <w:rPr>
                <w:noProof/>
                <w:webHidden/>
              </w:rPr>
            </w:r>
            <w:r>
              <w:rPr>
                <w:noProof/>
                <w:webHidden/>
              </w:rPr>
              <w:fldChar w:fldCharType="separate"/>
            </w:r>
            <w:r>
              <w:rPr>
                <w:noProof/>
                <w:webHidden/>
              </w:rPr>
              <w:t>16</w:t>
            </w:r>
            <w:r>
              <w:rPr>
                <w:noProof/>
                <w:webHidden/>
              </w:rPr>
              <w:fldChar w:fldCharType="end"/>
            </w:r>
          </w:hyperlink>
        </w:p>
        <w:p w14:paraId="55AD773A" w14:textId="5281A5A9" w:rsidR="00F44650" w:rsidRDefault="00F44650">
          <w:pPr>
            <w:pStyle w:val="TOC2"/>
            <w:tabs>
              <w:tab w:val="left" w:pos="880"/>
              <w:tab w:val="right" w:leader="dot" w:pos="9678"/>
            </w:tabs>
            <w:rPr>
              <w:noProof/>
            </w:rPr>
          </w:pPr>
          <w:hyperlink w:anchor="_Toc531441753" w:history="1">
            <w:r w:rsidRPr="00870159">
              <w:rPr>
                <w:rStyle w:val="Hyperlink"/>
                <w:b/>
                <w:noProof/>
              </w:rPr>
              <w:t>12.1</w:t>
            </w:r>
            <w:r>
              <w:rPr>
                <w:noProof/>
              </w:rPr>
              <w:tab/>
            </w:r>
            <w:r w:rsidRPr="00870159">
              <w:rPr>
                <w:rStyle w:val="Hyperlink"/>
                <w:b/>
                <w:noProof/>
              </w:rPr>
              <w:t>Protecting the rights of the participants</w:t>
            </w:r>
            <w:r>
              <w:rPr>
                <w:noProof/>
                <w:webHidden/>
              </w:rPr>
              <w:tab/>
            </w:r>
            <w:r>
              <w:rPr>
                <w:noProof/>
                <w:webHidden/>
              </w:rPr>
              <w:fldChar w:fldCharType="begin"/>
            </w:r>
            <w:r>
              <w:rPr>
                <w:noProof/>
                <w:webHidden/>
              </w:rPr>
              <w:instrText xml:space="preserve"> PAGEREF _Toc531441753 \h </w:instrText>
            </w:r>
            <w:r>
              <w:rPr>
                <w:noProof/>
                <w:webHidden/>
              </w:rPr>
            </w:r>
            <w:r>
              <w:rPr>
                <w:noProof/>
                <w:webHidden/>
              </w:rPr>
              <w:fldChar w:fldCharType="separate"/>
            </w:r>
            <w:r>
              <w:rPr>
                <w:noProof/>
                <w:webHidden/>
              </w:rPr>
              <w:t>16</w:t>
            </w:r>
            <w:r>
              <w:rPr>
                <w:noProof/>
                <w:webHidden/>
              </w:rPr>
              <w:fldChar w:fldCharType="end"/>
            </w:r>
          </w:hyperlink>
        </w:p>
        <w:p w14:paraId="7AC3D27E" w14:textId="180CA34F" w:rsidR="00F44650" w:rsidRDefault="00F44650">
          <w:pPr>
            <w:pStyle w:val="TOC2"/>
            <w:tabs>
              <w:tab w:val="left" w:pos="880"/>
              <w:tab w:val="right" w:leader="dot" w:pos="9678"/>
            </w:tabs>
            <w:rPr>
              <w:noProof/>
            </w:rPr>
          </w:pPr>
          <w:hyperlink w:anchor="_Toc531441754" w:history="1">
            <w:r w:rsidRPr="00870159">
              <w:rPr>
                <w:rStyle w:val="Hyperlink"/>
                <w:b/>
                <w:noProof/>
              </w:rPr>
              <w:t>12.2</w:t>
            </w:r>
            <w:r>
              <w:rPr>
                <w:noProof/>
              </w:rPr>
              <w:tab/>
            </w:r>
            <w:r w:rsidRPr="00870159">
              <w:rPr>
                <w:rStyle w:val="Hyperlink"/>
                <w:b/>
                <w:noProof/>
              </w:rPr>
              <w:t>Protecting the rights of the institution</w:t>
            </w:r>
            <w:r>
              <w:rPr>
                <w:noProof/>
                <w:webHidden/>
              </w:rPr>
              <w:tab/>
            </w:r>
            <w:r>
              <w:rPr>
                <w:noProof/>
                <w:webHidden/>
              </w:rPr>
              <w:fldChar w:fldCharType="begin"/>
            </w:r>
            <w:r>
              <w:rPr>
                <w:noProof/>
                <w:webHidden/>
              </w:rPr>
              <w:instrText xml:space="preserve"> PAGEREF _Toc531441754 \h </w:instrText>
            </w:r>
            <w:r>
              <w:rPr>
                <w:noProof/>
                <w:webHidden/>
              </w:rPr>
            </w:r>
            <w:r>
              <w:rPr>
                <w:noProof/>
                <w:webHidden/>
              </w:rPr>
              <w:fldChar w:fldCharType="separate"/>
            </w:r>
            <w:r>
              <w:rPr>
                <w:noProof/>
                <w:webHidden/>
              </w:rPr>
              <w:t>16</w:t>
            </w:r>
            <w:r>
              <w:rPr>
                <w:noProof/>
                <w:webHidden/>
              </w:rPr>
              <w:fldChar w:fldCharType="end"/>
            </w:r>
          </w:hyperlink>
        </w:p>
        <w:p w14:paraId="456F3797" w14:textId="22B2A688" w:rsidR="00F44650" w:rsidRDefault="00F44650">
          <w:pPr>
            <w:pStyle w:val="TOC2"/>
            <w:tabs>
              <w:tab w:val="left" w:pos="880"/>
              <w:tab w:val="right" w:leader="dot" w:pos="9678"/>
            </w:tabs>
            <w:rPr>
              <w:noProof/>
            </w:rPr>
          </w:pPr>
          <w:hyperlink w:anchor="_Toc531441755" w:history="1">
            <w:r w:rsidRPr="00870159">
              <w:rPr>
                <w:rStyle w:val="Hyperlink"/>
                <w:b/>
                <w:noProof/>
              </w:rPr>
              <w:t>12.3</w:t>
            </w:r>
            <w:r>
              <w:rPr>
                <w:noProof/>
              </w:rPr>
              <w:tab/>
            </w:r>
            <w:r w:rsidRPr="00870159">
              <w:rPr>
                <w:rStyle w:val="Hyperlink"/>
                <w:b/>
                <w:noProof/>
              </w:rPr>
              <w:t>Scientific integrity of the research</w:t>
            </w:r>
            <w:r>
              <w:rPr>
                <w:noProof/>
                <w:webHidden/>
              </w:rPr>
              <w:tab/>
            </w:r>
            <w:r>
              <w:rPr>
                <w:noProof/>
                <w:webHidden/>
              </w:rPr>
              <w:fldChar w:fldCharType="begin"/>
            </w:r>
            <w:r>
              <w:rPr>
                <w:noProof/>
                <w:webHidden/>
              </w:rPr>
              <w:instrText xml:space="preserve"> PAGEREF _Toc531441755 \h </w:instrText>
            </w:r>
            <w:r>
              <w:rPr>
                <w:noProof/>
                <w:webHidden/>
              </w:rPr>
            </w:r>
            <w:r>
              <w:rPr>
                <w:noProof/>
                <w:webHidden/>
              </w:rPr>
              <w:fldChar w:fldCharType="separate"/>
            </w:r>
            <w:r>
              <w:rPr>
                <w:noProof/>
                <w:webHidden/>
              </w:rPr>
              <w:t>16</w:t>
            </w:r>
            <w:r>
              <w:rPr>
                <w:noProof/>
                <w:webHidden/>
              </w:rPr>
              <w:fldChar w:fldCharType="end"/>
            </w:r>
          </w:hyperlink>
        </w:p>
        <w:p w14:paraId="56B47398" w14:textId="6DAC0CE0" w:rsidR="00F44650" w:rsidRDefault="00F44650">
          <w:pPr>
            <w:pStyle w:val="TOC1"/>
            <w:tabs>
              <w:tab w:val="left" w:pos="660"/>
              <w:tab w:val="right" w:leader="dot" w:pos="9678"/>
            </w:tabs>
            <w:rPr>
              <w:noProof/>
            </w:rPr>
          </w:pPr>
          <w:hyperlink w:anchor="_Toc531441756" w:history="1">
            <w:r w:rsidRPr="00870159">
              <w:rPr>
                <w:rStyle w:val="Hyperlink"/>
                <w:b/>
                <w:noProof/>
              </w:rPr>
              <w:t>13</w:t>
            </w:r>
            <w:r>
              <w:rPr>
                <w:noProof/>
              </w:rPr>
              <w:tab/>
            </w:r>
            <w:r w:rsidRPr="00870159">
              <w:rPr>
                <w:rStyle w:val="Hyperlink"/>
                <w:b/>
                <w:noProof/>
              </w:rPr>
              <w:t>Conclusion</w:t>
            </w:r>
            <w:r>
              <w:rPr>
                <w:noProof/>
                <w:webHidden/>
              </w:rPr>
              <w:tab/>
            </w:r>
            <w:r>
              <w:rPr>
                <w:noProof/>
                <w:webHidden/>
              </w:rPr>
              <w:fldChar w:fldCharType="begin"/>
            </w:r>
            <w:r>
              <w:rPr>
                <w:noProof/>
                <w:webHidden/>
              </w:rPr>
              <w:instrText xml:space="preserve"> PAGEREF _Toc531441756 \h </w:instrText>
            </w:r>
            <w:r>
              <w:rPr>
                <w:noProof/>
                <w:webHidden/>
              </w:rPr>
            </w:r>
            <w:r>
              <w:rPr>
                <w:noProof/>
                <w:webHidden/>
              </w:rPr>
              <w:fldChar w:fldCharType="separate"/>
            </w:r>
            <w:r>
              <w:rPr>
                <w:noProof/>
                <w:webHidden/>
              </w:rPr>
              <w:t>16</w:t>
            </w:r>
            <w:r>
              <w:rPr>
                <w:noProof/>
                <w:webHidden/>
              </w:rPr>
              <w:fldChar w:fldCharType="end"/>
            </w:r>
          </w:hyperlink>
        </w:p>
        <w:p w14:paraId="63C382F5" w14:textId="41029ADA" w:rsidR="00F44650" w:rsidRDefault="00F44650">
          <w:pPr>
            <w:pStyle w:val="TOC1"/>
            <w:tabs>
              <w:tab w:val="left" w:pos="660"/>
              <w:tab w:val="right" w:leader="dot" w:pos="9678"/>
            </w:tabs>
            <w:rPr>
              <w:noProof/>
            </w:rPr>
          </w:pPr>
          <w:hyperlink w:anchor="_Toc531441757" w:history="1">
            <w:r w:rsidRPr="00870159">
              <w:rPr>
                <w:rStyle w:val="Hyperlink"/>
                <w:b/>
                <w:noProof/>
              </w:rPr>
              <w:t>14</w:t>
            </w:r>
            <w:r>
              <w:rPr>
                <w:noProof/>
              </w:rPr>
              <w:tab/>
            </w:r>
            <w:r w:rsidRPr="00870159">
              <w:rPr>
                <w:rStyle w:val="Hyperlink"/>
                <w:b/>
                <w:noProof/>
              </w:rPr>
              <w:t>Completed references list</w:t>
            </w:r>
            <w:r>
              <w:rPr>
                <w:noProof/>
                <w:webHidden/>
              </w:rPr>
              <w:tab/>
            </w:r>
            <w:r>
              <w:rPr>
                <w:noProof/>
                <w:webHidden/>
              </w:rPr>
              <w:fldChar w:fldCharType="begin"/>
            </w:r>
            <w:r>
              <w:rPr>
                <w:noProof/>
                <w:webHidden/>
              </w:rPr>
              <w:instrText xml:space="preserve"> PAGEREF _Toc531441757 \h </w:instrText>
            </w:r>
            <w:r>
              <w:rPr>
                <w:noProof/>
                <w:webHidden/>
              </w:rPr>
            </w:r>
            <w:r>
              <w:rPr>
                <w:noProof/>
                <w:webHidden/>
              </w:rPr>
              <w:fldChar w:fldCharType="separate"/>
            </w:r>
            <w:r>
              <w:rPr>
                <w:noProof/>
                <w:webHidden/>
              </w:rPr>
              <w:t>17</w:t>
            </w:r>
            <w:r>
              <w:rPr>
                <w:noProof/>
                <w:webHidden/>
              </w:rPr>
              <w:fldChar w:fldCharType="end"/>
            </w:r>
          </w:hyperlink>
        </w:p>
        <w:p w14:paraId="5E83CAB1" w14:textId="7E8A1052" w:rsidR="00F44650" w:rsidRDefault="00F44650">
          <w:pPr>
            <w:pStyle w:val="TOC1"/>
            <w:tabs>
              <w:tab w:val="left" w:pos="660"/>
              <w:tab w:val="right" w:leader="dot" w:pos="9678"/>
            </w:tabs>
            <w:rPr>
              <w:noProof/>
            </w:rPr>
          </w:pPr>
          <w:hyperlink w:anchor="_Toc531441758" w:history="1">
            <w:r w:rsidRPr="00870159">
              <w:rPr>
                <w:rStyle w:val="Hyperlink"/>
                <w:b/>
                <w:noProof/>
              </w:rPr>
              <w:t>15</w:t>
            </w:r>
            <w:r>
              <w:rPr>
                <w:noProof/>
              </w:rPr>
              <w:tab/>
            </w:r>
            <w:r w:rsidRPr="00870159">
              <w:rPr>
                <w:rStyle w:val="Hyperlink"/>
                <w:b/>
                <w:noProof/>
              </w:rPr>
              <w:t>Appendix A</w:t>
            </w:r>
            <w:r>
              <w:rPr>
                <w:noProof/>
                <w:webHidden/>
              </w:rPr>
              <w:tab/>
            </w:r>
            <w:r>
              <w:rPr>
                <w:noProof/>
                <w:webHidden/>
              </w:rPr>
              <w:fldChar w:fldCharType="begin"/>
            </w:r>
            <w:r>
              <w:rPr>
                <w:noProof/>
                <w:webHidden/>
              </w:rPr>
              <w:instrText xml:space="preserve"> PAGEREF _Toc531441758 \h </w:instrText>
            </w:r>
            <w:r>
              <w:rPr>
                <w:noProof/>
                <w:webHidden/>
              </w:rPr>
            </w:r>
            <w:r>
              <w:rPr>
                <w:noProof/>
                <w:webHidden/>
              </w:rPr>
              <w:fldChar w:fldCharType="separate"/>
            </w:r>
            <w:r>
              <w:rPr>
                <w:noProof/>
                <w:webHidden/>
              </w:rPr>
              <w:t>23</w:t>
            </w:r>
            <w:r>
              <w:rPr>
                <w:noProof/>
                <w:webHidden/>
              </w:rPr>
              <w:fldChar w:fldCharType="end"/>
            </w:r>
          </w:hyperlink>
        </w:p>
        <w:p w14:paraId="0103D267" w14:textId="64B28C6E" w:rsidR="00F44650" w:rsidRDefault="00F44650">
          <w:pPr>
            <w:pStyle w:val="TOC1"/>
            <w:tabs>
              <w:tab w:val="left" w:pos="660"/>
              <w:tab w:val="right" w:leader="dot" w:pos="9678"/>
            </w:tabs>
            <w:rPr>
              <w:noProof/>
            </w:rPr>
          </w:pPr>
          <w:hyperlink w:anchor="_Toc531441759" w:history="1">
            <w:r w:rsidRPr="00870159">
              <w:rPr>
                <w:rStyle w:val="Hyperlink"/>
                <w:b/>
                <w:noProof/>
              </w:rPr>
              <w:t>16</w:t>
            </w:r>
            <w:r>
              <w:rPr>
                <w:noProof/>
              </w:rPr>
              <w:tab/>
            </w:r>
            <w:r w:rsidRPr="00870159">
              <w:rPr>
                <w:rStyle w:val="Hyperlink"/>
                <w:b/>
                <w:noProof/>
              </w:rPr>
              <w:t>Appendix B</w:t>
            </w:r>
            <w:r>
              <w:rPr>
                <w:noProof/>
                <w:webHidden/>
              </w:rPr>
              <w:tab/>
            </w:r>
            <w:r>
              <w:rPr>
                <w:noProof/>
                <w:webHidden/>
              </w:rPr>
              <w:fldChar w:fldCharType="begin"/>
            </w:r>
            <w:r>
              <w:rPr>
                <w:noProof/>
                <w:webHidden/>
              </w:rPr>
              <w:instrText xml:space="preserve"> PAGEREF _Toc531441759 \h </w:instrText>
            </w:r>
            <w:r>
              <w:rPr>
                <w:noProof/>
                <w:webHidden/>
              </w:rPr>
            </w:r>
            <w:r>
              <w:rPr>
                <w:noProof/>
                <w:webHidden/>
              </w:rPr>
              <w:fldChar w:fldCharType="separate"/>
            </w:r>
            <w:r>
              <w:rPr>
                <w:noProof/>
                <w:webHidden/>
              </w:rPr>
              <w:t>23</w:t>
            </w:r>
            <w:r>
              <w:rPr>
                <w:noProof/>
                <w:webHidden/>
              </w:rPr>
              <w:fldChar w:fldCharType="end"/>
            </w:r>
          </w:hyperlink>
        </w:p>
        <w:p w14:paraId="0AAB74B1" w14:textId="1C93E973" w:rsidR="00F44650" w:rsidRDefault="00F44650">
          <w:pPr>
            <w:pStyle w:val="TOC1"/>
            <w:tabs>
              <w:tab w:val="left" w:pos="660"/>
              <w:tab w:val="right" w:leader="dot" w:pos="9678"/>
            </w:tabs>
            <w:rPr>
              <w:noProof/>
            </w:rPr>
          </w:pPr>
          <w:hyperlink w:anchor="_Toc531441760" w:history="1">
            <w:r w:rsidRPr="00870159">
              <w:rPr>
                <w:rStyle w:val="Hyperlink"/>
                <w:b/>
                <w:noProof/>
              </w:rPr>
              <w:t>17</w:t>
            </w:r>
            <w:r>
              <w:rPr>
                <w:noProof/>
              </w:rPr>
              <w:tab/>
            </w:r>
            <w:r w:rsidRPr="00870159">
              <w:rPr>
                <w:rStyle w:val="Hyperlink"/>
                <w:b/>
                <w:noProof/>
              </w:rPr>
              <w:t>Appendix C</w:t>
            </w:r>
            <w:r>
              <w:rPr>
                <w:noProof/>
                <w:webHidden/>
              </w:rPr>
              <w:tab/>
            </w:r>
            <w:r>
              <w:rPr>
                <w:noProof/>
                <w:webHidden/>
              </w:rPr>
              <w:fldChar w:fldCharType="begin"/>
            </w:r>
            <w:r>
              <w:rPr>
                <w:noProof/>
                <w:webHidden/>
              </w:rPr>
              <w:instrText xml:space="preserve"> PAGEREF _Toc531441760 \h </w:instrText>
            </w:r>
            <w:r>
              <w:rPr>
                <w:noProof/>
                <w:webHidden/>
              </w:rPr>
            </w:r>
            <w:r>
              <w:rPr>
                <w:noProof/>
                <w:webHidden/>
              </w:rPr>
              <w:fldChar w:fldCharType="separate"/>
            </w:r>
            <w:r>
              <w:rPr>
                <w:noProof/>
                <w:webHidden/>
              </w:rPr>
              <w:t>23</w:t>
            </w:r>
            <w:r>
              <w:rPr>
                <w:noProof/>
                <w:webHidden/>
              </w:rPr>
              <w:fldChar w:fldCharType="end"/>
            </w:r>
          </w:hyperlink>
        </w:p>
        <w:p w14:paraId="5EDC8DA6" w14:textId="716F94ED" w:rsidR="00F44650" w:rsidRDefault="00F44650">
          <w:r>
            <w:rPr>
              <w:b/>
              <w:bCs/>
              <w:noProof/>
            </w:rPr>
            <w:fldChar w:fldCharType="end"/>
          </w:r>
        </w:p>
      </w:sdtContent>
    </w:sdt>
    <w:p w14:paraId="66150319" w14:textId="26A63809" w:rsidR="00F44650" w:rsidRPr="00F44650" w:rsidRDefault="00F44650" w:rsidP="00F44650"/>
    <w:p w14:paraId="641CE2B4" w14:textId="0A5DCB64" w:rsidR="009B062C" w:rsidRPr="00D95545" w:rsidRDefault="00A72C3E" w:rsidP="00D95545">
      <w:pPr>
        <w:pStyle w:val="Heading1"/>
        <w:spacing w:line="360" w:lineRule="auto"/>
        <w:rPr>
          <w:rFonts w:ascii="Arial" w:hAnsi="Arial" w:cs="Arial"/>
          <w:b/>
          <w:color w:val="000000" w:themeColor="text1"/>
          <w:sz w:val="24"/>
          <w:szCs w:val="24"/>
        </w:rPr>
      </w:pPr>
      <w:bookmarkStart w:id="0" w:name="_Toc531441734"/>
      <w:r w:rsidRPr="00D95545">
        <w:rPr>
          <w:rFonts w:ascii="Arial" w:hAnsi="Arial" w:cs="Arial"/>
          <w:b/>
          <w:color w:val="000000" w:themeColor="text1"/>
          <w:sz w:val="24"/>
          <w:szCs w:val="24"/>
        </w:rPr>
        <w:lastRenderedPageBreak/>
        <w:t>Introduction</w:t>
      </w:r>
      <w:bookmarkEnd w:id="0"/>
    </w:p>
    <w:p w14:paraId="51DCC90B" w14:textId="075EAB1E"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There</w:t>
      </w:r>
      <w:r w:rsidR="00B84ABE">
        <w:t xml:space="preserve"> also </w:t>
      </w:r>
      <w:r w:rsidR="005E1BC7">
        <w:t xml:space="preserve">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Labour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7915C8">
        <w:t>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6185BA5"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sidR="00667FCB">
        <w:rPr>
          <w:szCs w:val="24"/>
        </w:rPr>
        <w:t>,</w:t>
      </w:r>
      <w:r>
        <w:rPr>
          <w:szCs w:val="24"/>
        </w:rPr>
        <w:t xml:space="preserve">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045B1D0B" w:rsidR="00807E6C" w:rsidRPr="00807E6C" w:rsidRDefault="00807E6C" w:rsidP="00D95545">
      <w:pPr>
        <w:spacing w:line="360" w:lineRule="auto"/>
        <w:jc w:val="both"/>
        <w:rPr>
          <w:szCs w:val="24"/>
        </w:rPr>
      </w:pPr>
      <w:r>
        <w:rPr>
          <w:szCs w:val="24"/>
        </w:rPr>
        <w:t>The introduction of driverless haul truck</w:t>
      </w:r>
      <w:r w:rsidR="00667FCB">
        <w:rPr>
          <w:szCs w:val="24"/>
        </w:rPr>
        <w:t>s</w:t>
      </w:r>
      <w:r>
        <w:rPr>
          <w:szCs w:val="24"/>
        </w:rPr>
        <w:t xml:space="preserve"> onto South African open pit mines are in its initial phases. The international telecommunications company Cisco completed </w:t>
      </w:r>
      <w:r w:rsidR="00667FCB">
        <w:rPr>
          <w:szCs w:val="24"/>
        </w:rPr>
        <w:t xml:space="preserve">the </w:t>
      </w:r>
      <w:r>
        <w:rPr>
          <w:szCs w:val="24"/>
        </w:rPr>
        <w:t xml:space="preserve">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5DAA50C"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w:t>
      </w:r>
      <w:r w:rsidR="001A77B2">
        <w:t xml:space="preserve">on Western Australia </w:t>
      </w:r>
      <w:r w:rsidR="001A4464">
        <w:t>can earn $A100000 per annum. Which would equate to significant saving</w:t>
      </w:r>
      <w:r w:rsidR="00667FCB">
        <w:t>s</w:t>
      </w:r>
      <w:r w:rsidR="001A4464">
        <w:t xml:space="preserve">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0D0A4AC0" w:rsidR="00F26E11" w:rsidRDefault="00F26E11" w:rsidP="00D95545">
      <w:pPr>
        <w:spacing w:line="360" w:lineRule="auto"/>
        <w:jc w:val="both"/>
      </w:pPr>
      <w:r>
        <w:t>The design of open pit mines will also reap benefit</w:t>
      </w:r>
      <w:r w:rsidR="00667FCB">
        <w:t>s</w:t>
      </w:r>
      <w:r>
        <w:t xml:space="preserve"> from driverless haul trucks. </w:t>
      </w:r>
      <w:r w:rsidR="009B52DF">
        <w:t>The roads these driverless trucks require need not be as wide as road</w:t>
      </w:r>
      <w:r w:rsidR="00667FCB">
        <w:t>s</w:t>
      </w:r>
      <w:r w:rsidR="009B52DF">
        <w:t xml:space="preserve">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xml:space="preserve">. Narrower roads mean less road building i.e. </w:t>
      </w:r>
      <w:r w:rsidR="009B52DF">
        <w:lastRenderedPageBreak/>
        <w:t>“blasting and hauling”. In fact, the required width of the roads could potentially be reduced by a third.</w:t>
      </w:r>
    </w:p>
    <w:p w14:paraId="710A1186" w14:textId="2DEA9F1C"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w:t>
      </w:r>
      <w:r w:rsidR="00667FCB">
        <w:t>of</w:t>
      </w:r>
      <w:r>
        <w:t xml:space="preserve"> injury. These machines also do not get tired. Unlike human beings that tend to be hampered by fatigue</w:t>
      </w:r>
      <w:r w:rsidR="00667FCB">
        <w:t>,</w:t>
      </w:r>
      <w:r>
        <w:t xml:space="preserv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6B73FBBE" w14:textId="7FF58A74" w:rsidR="00D20A52" w:rsidRPr="00C42D01"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r w:rsidR="001A77B2">
        <w:rPr>
          <w:szCs w:val="24"/>
        </w:rPr>
        <w:t xml:space="preserve"> Therefore, how it affects the people involved, needs to be studied.</w:t>
      </w: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bookmarkStart w:id="1" w:name="_Toc531441735"/>
      <w:r w:rsidRPr="00C42D01">
        <w:rPr>
          <w:rFonts w:ascii="Arial" w:hAnsi="Arial" w:cs="Arial"/>
          <w:b/>
          <w:color w:val="auto"/>
          <w:sz w:val="24"/>
          <w:szCs w:val="24"/>
        </w:rPr>
        <w:t>Defined research focus</w:t>
      </w:r>
      <w:bookmarkEnd w:id="1"/>
    </w:p>
    <w:p w14:paraId="7B2EBC00" w14:textId="1EBAC15B"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Mogalakena</w:t>
      </w:r>
      <w:r w:rsidR="00E84520">
        <w:rPr>
          <w:rStyle w:val="FootnoteReference"/>
        </w:rPr>
        <w:footnoteReference w:id="1"/>
      </w:r>
      <w:r w:rsidR="00E84520">
        <w:t xml:space="preserve"> and Grootegeluk Mine</w:t>
      </w:r>
      <w:r w:rsidR="00E84520">
        <w:rPr>
          <w:rStyle w:val="FootnoteReference"/>
        </w:rPr>
        <w:footnoteReference w:id="2"/>
      </w:r>
      <w:r w:rsidR="00B33DB6">
        <w:t>. In the Northern C</w:t>
      </w:r>
      <w:r w:rsidR="00CA72D9">
        <w:t xml:space="preserve">ape there is </w:t>
      </w:r>
      <w:r w:rsidR="00E84520">
        <w:t>Sishen</w:t>
      </w:r>
      <w:r w:rsidR="00E84520">
        <w:rPr>
          <w:rStyle w:val="FootnoteReference"/>
        </w:rPr>
        <w:footnoteReference w:id="3"/>
      </w:r>
      <w:r w:rsidR="00CA72D9">
        <w:t xml:space="preserve"> near the town of Kathu and Finsch</w:t>
      </w:r>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09CD6F71" w:rsidR="008C634E" w:rsidRDefault="00081C99" w:rsidP="00D95545">
      <w:pPr>
        <w:spacing w:line="360" w:lineRule="auto"/>
        <w:jc w:val="both"/>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2938F9B9" w14:textId="58BEC987" w:rsidR="001A77B2" w:rsidRPr="00E8552D" w:rsidRDefault="001A77B2" w:rsidP="00D95545">
      <w:pPr>
        <w:spacing w:line="360" w:lineRule="auto"/>
        <w:jc w:val="both"/>
        <w:rPr>
          <w:b/>
        </w:rPr>
      </w:pPr>
      <w:r>
        <w:t>The focus will be primarily on how the miners of these mines are affected.</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bookmarkStart w:id="2" w:name="_Toc531441736"/>
      <w:r w:rsidRPr="00C42D01">
        <w:rPr>
          <w:rFonts w:ascii="Arial" w:hAnsi="Arial" w:cs="Arial"/>
          <w:b/>
          <w:color w:val="auto"/>
          <w:sz w:val="24"/>
          <w:szCs w:val="24"/>
        </w:rPr>
        <w:t>Problem statement</w:t>
      </w:r>
      <w:bookmarkEnd w:id="2"/>
    </w:p>
    <w:p w14:paraId="007157FD" w14:textId="4103C876" w:rsidR="006362EA" w:rsidRDefault="00DD1BBD" w:rsidP="00D95545">
      <w:pPr>
        <w:spacing w:line="360" w:lineRule="auto"/>
        <w:jc w:val="both"/>
      </w:pPr>
      <w:r w:rsidRPr="00C42D01">
        <w:t>The problem statement identified for this research is</w:t>
      </w:r>
      <w:r w:rsidR="00B33DB6">
        <w:t>, which kind of</w:t>
      </w:r>
      <w:r w:rsidR="000114FE">
        <w:t xml:space="preserve"> ethical </w:t>
      </w:r>
      <w:r w:rsidR="00B33DB6">
        <w:t>problems will the introduction of</w:t>
      </w:r>
      <w:r w:rsidR="000114FE">
        <w:t xml:space="preserve"> </w:t>
      </w:r>
      <w:r w:rsidR="00A371D6" w:rsidRPr="00C42D01">
        <w:t>driverless haul trucks, onto South African open pit mines</w:t>
      </w:r>
      <w:r w:rsidR="00B33DB6">
        <w:t>, bring?</w:t>
      </w:r>
    </w:p>
    <w:p w14:paraId="4F568EF2" w14:textId="036ABBDB" w:rsidR="00B33DB6" w:rsidRDefault="00B33DB6" w:rsidP="00D95545">
      <w:pPr>
        <w:spacing w:line="360" w:lineRule="auto"/>
        <w:jc w:val="both"/>
      </w:pPr>
      <w:r>
        <w:t xml:space="preserve">The </w:t>
      </w:r>
      <w:r w:rsidR="00667FCB">
        <w:t>influence driverless haul trucks have had, has</w:t>
      </w:r>
      <w:r>
        <w:t xml:space="preserve"> been studied in the Australian context </w:t>
      </w:r>
      <w:r>
        <w:fldChar w:fldCharType="begin" w:fldLock="1"/>
      </w:r>
      <w:r w:rsidR="0065503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fldChar w:fldCharType="separate"/>
      </w:r>
      <w:r w:rsidRPr="00B33DB6">
        <w:rPr>
          <w:noProof/>
        </w:rPr>
        <w:t>(Bellamy and Pravica, 2011)</w:t>
      </w:r>
      <w:r>
        <w:fldChar w:fldCharType="end"/>
      </w:r>
      <w:r>
        <w:t xml:space="preserve">. </w:t>
      </w:r>
      <w:r w:rsidR="001F4914">
        <w:t>The study maintains that with driverless haul trucks, workers with greater skill level will be required. Thus, cr</w:t>
      </w:r>
      <w:r w:rsidR="00667FCB">
        <w:t>eating more highly skilled jobs,</w:t>
      </w:r>
      <w:r w:rsidR="001F4914">
        <w:t xml:space="preserve"> </w:t>
      </w:r>
      <w:r w:rsidR="00667FCB">
        <w:t>b</w:t>
      </w:r>
      <w:r w:rsidR="001F4914">
        <w:t xml:space="preserve">ut the number of </w:t>
      </w:r>
      <w:r w:rsidR="00667FCB">
        <w:t>unskilled</w:t>
      </w:r>
      <w:r w:rsidR="001F4914">
        <w:t xml:space="preserve"> jobs will be reduced. Safety on the mines will also be increased for </w:t>
      </w:r>
      <w:r w:rsidR="001F4914">
        <w:lastRenderedPageBreak/>
        <w:t>instance</w:t>
      </w:r>
      <w:r w:rsidR="00667FCB">
        <w:t>,</w:t>
      </w:r>
      <w:r w:rsidR="001F4914">
        <w:t xml:space="preserve"> due to driverless haul trucks not getting fatigued during night shifts like human operators.</w:t>
      </w:r>
    </w:p>
    <w:p w14:paraId="5D8FADF4" w14:textId="77777777" w:rsidR="001A77B2" w:rsidRDefault="00F22A0C" w:rsidP="007E2FBD">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w:t>
      </w:r>
      <w:r w:rsidR="0057005E">
        <w:t xml:space="preserve">South African Mining </w:t>
      </w:r>
      <w:r>
        <w:t>industry understand some of the issues related to automation.</w:t>
      </w:r>
      <w:r w:rsidR="00773927">
        <w:t xml:space="preserve"> Nevertheless, the author admitted several limitations to the study. Firstly, the study was unable to be representative of all labour unions. One labour union was unwilling to participate and another has capacity issues. For these reasons the labour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7E2FBD">
        <w:t xml:space="preserve"> </w:t>
      </w:r>
    </w:p>
    <w:p w14:paraId="16F421E0" w14:textId="266F22AE" w:rsidR="00DD1BBD" w:rsidRPr="0068597B" w:rsidRDefault="001A77B2" w:rsidP="007E2FBD">
      <w:pPr>
        <w:spacing w:line="360" w:lineRule="auto"/>
        <w:jc w:val="both"/>
      </w:pPr>
      <w:r>
        <w:t>How the miners on South African open pit mines will be affected by the automation of haul trucks remain an open question.</w:t>
      </w:r>
      <w:r w:rsidR="0068597B">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bookmarkStart w:id="3" w:name="_Toc531441737"/>
      <w:r w:rsidRPr="00946CA0">
        <w:rPr>
          <w:rFonts w:ascii="Arial" w:hAnsi="Arial" w:cs="Arial"/>
          <w:b/>
          <w:color w:val="auto"/>
          <w:sz w:val="24"/>
          <w:szCs w:val="24"/>
        </w:rPr>
        <w:t>Research question</w:t>
      </w:r>
      <w:bookmarkEnd w:id="3"/>
    </w:p>
    <w:p w14:paraId="7ED4D1D1" w14:textId="64356EA7" w:rsidR="00AB2934" w:rsidRDefault="00A0357F" w:rsidP="00D95545">
      <w:pPr>
        <w:spacing w:line="360" w:lineRule="auto"/>
        <w:jc w:val="both"/>
        <w:rPr>
          <w:szCs w:val="24"/>
        </w:rPr>
      </w:pPr>
      <w:r>
        <w:rPr>
          <w:szCs w:val="24"/>
        </w:rPr>
        <w:t>The main research question</w:t>
      </w:r>
      <w:r w:rsidR="00667FCB">
        <w:rPr>
          <w:szCs w:val="24"/>
        </w:rPr>
        <w:t>,</w:t>
      </w:r>
      <w:r>
        <w:rPr>
          <w:szCs w:val="24"/>
        </w:rPr>
        <w:t xml:space="preserve"> this proposal would like to put forward for consideration is the following:</w:t>
      </w:r>
    </w:p>
    <w:p w14:paraId="2390406F" w14:textId="0DF1D8D8" w:rsidR="00F31BF1" w:rsidRDefault="0057005E" w:rsidP="00D95545">
      <w:pPr>
        <w:spacing w:line="360" w:lineRule="auto"/>
        <w:jc w:val="both"/>
        <w:rPr>
          <w:szCs w:val="24"/>
        </w:rPr>
      </w:pPr>
      <w:r>
        <w:rPr>
          <w:szCs w:val="24"/>
        </w:rPr>
        <w:t xml:space="preserve">What are the ethical consequences of introducing </w:t>
      </w:r>
      <w:r w:rsidR="000114FE">
        <w:rPr>
          <w:szCs w:val="24"/>
        </w:rPr>
        <w:t xml:space="preserve">driverless haul trucks </w:t>
      </w:r>
      <w:r>
        <w:rPr>
          <w:szCs w:val="24"/>
        </w:rPr>
        <w:t xml:space="preserve">onto </w:t>
      </w:r>
      <w:r w:rsidR="000114FE">
        <w:rPr>
          <w:szCs w:val="24"/>
        </w:rPr>
        <w:t>South African open pit mines</w:t>
      </w:r>
      <w:r>
        <w:rPr>
          <w:szCs w:val="24"/>
        </w:rPr>
        <w:t xml:space="preserve"> on South African open pit miners</w:t>
      </w:r>
      <w:r w:rsidR="000114FE">
        <w:rPr>
          <w:szCs w:val="24"/>
        </w:rPr>
        <w:t>?</w:t>
      </w:r>
      <w:r w:rsidR="00F31BF1">
        <w:rPr>
          <w:szCs w:val="24"/>
        </w:rPr>
        <w:t xml:space="preserve"> </w:t>
      </w:r>
    </w:p>
    <w:p w14:paraId="487E405D" w14:textId="5BE00443" w:rsidR="00F31BF1" w:rsidRDefault="00F31BF1" w:rsidP="00D95545">
      <w:pPr>
        <w:spacing w:line="360" w:lineRule="auto"/>
        <w:jc w:val="both"/>
        <w:rPr>
          <w:szCs w:val="24"/>
        </w:rPr>
      </w:pPr>
      <w:r>
        <w:rPr>
          <w:szCs w:val="24"/>
        </w:rPr>
        <w:t>Whether or not automation will increase the profitability of the mine will not be considered.</w:t>
      </w:r>
      <w:r w:rsidR="0057005E">
        <w:rPr>
          <w:szCs w:val="24"/>
        </w:rPr>
        <w:t xml:space="preserve"> As this does not necessarily affect the miners since these profits might not make it into the hands of the general open pit miner.</w:t>
      </w:r>
    </w:p>
    <w:p w14:paraId="4D72382B" w14:textId="77777777" w:rsidR="00F31BF1" w:rsidRPr="00A0357F" w:rsidRDefault="00F31BF1" w:rsidP="00D95545">
      <w:pPr>
        <w:spacing w:line="360" w:lineRule="auto"/>
        <w:jc w:val="both"/>
        <w:rPr>
          <w:szCs w:val="24"/>
        </w:rPr>
      </w:pPr>
    </w:p>
    <w:p w14:paraId="05543BE9" w14:textId="41085A8D" w:rsidR="00663F35" w:rsidRDefault="00663F35" w:rsidP="00D95545">
      <w:pPr>
        <w:pStyle w:val="Heading1"/>
        <w:spacing w:before="0" w:after="200" w:line="360" w:lineRule="auto"/>
        <w:jc w:val="both"/>
        <w:rPr>
          <w:rFonts w:ascii="Arial" w:hAnsi="Arial" w:cs="Arial"/>
          <w:b/>
          <w:color w:val="auto"/>
          <w:sz w:val="24"/>
          <w:szCs w:val="24"/>
        </w:rPr>
      </w:pPr>
      <w:bookmarkStart w:id="4" w:name="_Toc531441738"/>
      <w:r w:rsidRPr="00946CA0">
        <w:rPr>
          <w:rFonts w:ascii="Arial" w:hAnsi="Arial" w:cs="Arial"/>
          <w:b/>
          <w:color w:val="auto"/>
          <w:sz w:val="24"/>
          <w:szCs w:val="24"/>
        </w:rPr>
        <w:t>Research sub questions</w:t>
      </w:r>
      <w:bookmarkEnd w:id="4"/>
    </w:p>
    <w:p w14:paraId="7E26D33F" w14:textId="77777777" w:rsidR="00655030" w:rsidRDefault="00655030" w:rsidP="00655030">
      <w:r>
        <w:t xml:space="preserve">The first research sub question will be: </w:t>
      </w:r>
    </w:p>
    <w:p w14:paraId="73E79E6C" w14:textId="2DB0E0A5" w:rsidR="000114FE" w:rsidRPr="000114FE" w:rsidRDefault="000114FE" w:rsidP="00655030">
      <w:r>
        <w:lastRenderedPageBreak/>
        <w:t xml:space="preserve">How will the safety </w:t>
      </w:r>
      <w:r w:rsidR="00651017">
        <w:t>of</w:t>
      </w:r>
      <w:r>
        <w:t xml:space="preserve"> mines be affected?</w:t>
      </w:r>
    </w:p>
    <w:p w14:paraId="69208908" w14:textId="5E481913" w:rsidR="00655030" w:rsidRDefault="00655030" w:rsidP="00D95545">
      <w:pPr>
        <w:spacing w:line="360" w:lineRule="auto"/>
        <w:jc w:val="both"/>
      </w:pPr>
      <w:r>
        <w:t xml:space="preserve">In various studies </w:t>
      </w:r>
      <w:r>
        <w:fldChar w:fldCharType="begin" w:fldLock="1"/>
      </w:r>
      <w:r w:rsidR="00CB308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2","uris":["http://www.mendeley.com/documents/?uuid=cf65a4ee-4664-4c2a-8f7c-769db73b8da8"]}],"mendeley":{"formattedCitation":"(Bellamy and Pravica, 2011, p. 153; Gumede, 2018, p. 2)","plainTextFormattedCitation":"(Bellamy and Pravica, 2011, p. 153; Gumede, 2018, p. 2)","previouslyFormattedCitation":"(Bellamy and Pravica, 2011, p. 153; Gumede, 2018, p. 2)"},"properties":{"noteIndex":0},"schema":"https://github.com/citation-style-language/schema/raw/master/csl-citation.json"}</w:instrText>
      </w:r>
      <w:r>
        <w:fldChar w:fldCharType="separate"/>
      </w:r>
      <w:r w:rsidR="006A4D7D" w:rsidRPr="006A4D7D">
        <w:rPr>
          <w:noProof/>
        </w:rPr>
        <w:t>(Bellamy and Pravica, 2011, p. 153; Gumede, 2018, p. 2)</w:t>
      </w:r>
      <w:r>
        <w:fldChar w:fldCharType="end"/>
      </w:r>
      <w:r w:rsidR="00525707">
        <w:t xml:space="preserve"> it is stated that there will be safety improvements with mechanization. This must be shown to be true with driverless haul trucks on South African open pit mines.</w:t>
      </w:r>
    </w:p>
    <w:p w14:paraId="3B45C37C" w14:textId="3197D3EC" w:rsidR="00525707" w:rsidRDefault="00525707" w:rsidP="00D95545">
      <w:pPr>
        <w:spacing w:line="360" w:lineRule="auto"/>
        <w:jc w:val="both"/>
      </w:pPr>
      <w:r>
        <w:t>The second research sub question will be:</w:t>
      </w:r>
    </w:p>
    <w:p w14:paraId="266BE9D1" w14:textId="32831099" w:rsidR="000114FE" w:rsidRDefault="000114FE" w:rsidP="00D95545">
      <w:pPr>
        <w:spacing w:line="360" w:lineRule="auto"/>
        <w:jc w:val="both"/>
      </w:pPr>
      <w:r>
        <w:t>How will the socio-economic s</w:t>
      </w:r>
      <w:r w:rsidR="00655030">
        <w:t>ituation of miners be affected?</w:t>
      </w: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bookmarkStart w:id="5" w:name="_Toc531441739"/>
      <w:r w:rsidRPr="00946CA0">
        <w:rPr>
          <w:rFonts w:ascii="Arial" w:hAnsi="Arial" w:cs="Arial"/>
          <w:b/>
          <w:color w:val="auto"/>
          <w:sz w:val="24"/>
          <w:szCs w:val="24"/>
        </w:rPr>
        <w:t>Research objectives</w:t>
      </w:r>
      <w:bookmarkEnd w:id="5"/>
    </w:p>
    <w:p w14:paraId="5A598A81" w14:textId="0A15C48F" w:rsidR="000114FE" w:rsidRPr="000114FE" w:rsidRDefault="001A77B2" w:rsidP="00D95545">
      <w:pPr>
        <w:spacing w:line="360" w:lineRule="auto"/>
      </w:pPr>
      <w:r>
        <w:t>The objective of this study is to gather data that will be able to show how miners on South African open pit mines have been affected by driverless haul trucks. From a utilitarian point of view, this will be able to show whether the implementation was ethical.</w:t>
      </w: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bookmarkStart w:id="6" w:name="_Toc531441740"/>
      <w:r w:rsidRPr="00946CA0">
        <w:rPr>
          <w:rFonts w:ascii="Arial" w:hAnsi="Arial" w:cs="Arial"/>
          <w:b/>
          <w:color w:val="auto"/>
          <w:sz w:val="24"/>
          <w:szCs w:val="24"/>
        </w:rPr>
        <w:t>Literature Review</w:t>
      </w:r>
      <w:bookmarkEnd w:id="6"/>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bookmarkStart w:id="7" w:name="_Toc531441741"/>
      <w:r w:rsidRPr="00946CA0">
        <w:rPr>
          <w:rFonts w:ascii="Arial" w:hAnsi="Arial" w:cs="Arial"/>
          <w:b/>
          <w:color w:val="auto"/>
          <w:sz w:val="24"/>
          <w:szCs w:val="24"/>
        </w:rPr>
        <w:t>Introduction</w:t>
      </w:r>
      <w:bookmarkEnd w:id="7"/>
    </w:p>
    <w:p w14:paraId="7D81B7B9" w14:textId="07A4EA3F"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w:t>
      </w:r>
      <w:r w:rsidR="00651017">
        <w:rPr>
          <w:szCs w:val="24"/>
        </w:rPr>
        <w:t>produced</w:t>
      </w:r>
      <w:r w:rsidRPr="00946CA0">
        <w:rPr>
          <w:szCs w:val="24"/>
        </w:rPr>
        <w:t xml:space="preserve"> </w:t>
      </w:r>
      <w:r w:rsidR="00651017">
        <w:rPr>
          <w:szCs w:val="24"/>
        </w:rPr>
        <w:t>the</w:t>
      </w:r>
      <w:r w:rsidRPr="00946CA0">
        <w:rPr>
          <w:szCs w:val="24"/>
        </w:rPr>
        <w:t xml:space="preserve">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2425AD85" w:rsidR="00663F35" w:rsidRPr="00946CA0" w:rsidRDefault="00663F35" w:rsidP="00D95545">
      <w:pPr>
        <w:spacing w:line="360" w:lineRule="auto"/>
        <w:jc w:val="both"/>
        <w:rPr>
          <w:szCs w:val="24"/>
        </w:rPr>
      </w:pPr>
      <w:r w:rsidRPr="00946CA0">
        <w:rPr>
          <w:szCs w:val="24"/>
        </w:rPr>
        <w:t>The Computer ethics of today covers a broad range of topics including: security, privacy, copyright as in computer “piracy”, access to computing for the disabled, environmental impact and sustainability of computing system</w:t>
      </w:r>
      <w:r w:rsidR="00E5227A">
        <w:rPr>
          <w:szCs w:val="24"/>
        </w:rPr>
        <w:t>s</w:t>
      </w:r>
      <w:r w:rsidRPr="00946CA0">
        <w:rPr>
          <w:szCs w:val="24"/>
        </w:rPr>
        <w:t xml:space="preserve"> and research ethics</w:t>
      </w:r>
      <w:r w:rsidR="00E5227A">
        <w:rPr>
          <w:szCs w:val="24"/>
        </w:rPr>
        <w:t>,</w:t>
      </w:r>
      <w:r w:rsidRPr="00946CA0">
        <w:rPr>
          <w:szCs w:val="24"/>
        </w:rPr>
        <w:t xml:space="preserve">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Maner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bookmarkStart w:id="8" w:name="_Toc531441742"/>
      <w:r w:rsidRPr="00946CA0">
        <w:rPr>
          <w:rFonts w:ascii="Arial" w:hAnsi="Arial" w:cs="Arial"/>
          <w:b/>
          <w:color w:val="auto"/>
          <w:sz w:val="24"/>
          <w:szCs w:val="24"/>
        </w:rPr>
        <w:lastRenderedPageBreak/>
        <w:t>Definition of Ethical Computing</w:t>
      </w:r>
      <w:bookmarkEnd w:id="8"/>
    </w:p>
    <w:p w14:paraId="67DB4A04" w14:textId="0B925747" w:rsidR="00663F35" w:rsidRPr="00946CA0" w:rsidRDefault="00E5227A" w:rsidP="00D95545">
      <w:pPr>
        <w:spacing w:line="360" w:lineRule="auto"/>
        <w:jc w:val="both"/>
        <w:rPr>
          <w:szCs w:val="24"/>
        </w:rPr>
      </w:pPr>
      <w:r>
        <w:rPr>
          <w:szCs w:val="24"/>
        </w:rPr>
        <w:t xml:space="preserve">The </w:t>
      </w:r>
      <w:r w:rsidR="00663F35" w:rsidRPr="00946CA0">
        <w:rPr>
          <w:szCs w:val="24"/>
        </w:rPr>
        <w:t>Cambridge Dictiona</w:t>
      </w:r>
      <w:r>
        <w:rPr>
          <w:szCs w:val="24"/>
        </w:rPr>
        <w:t>ry of Philosophy defines ethics as</w:t>
      </w:r>
      <w:r w:rsidR="00663F35" w:rsidRPr="00946CA0">
        <w:rPr>
          <w:szCs w:val="24"/>
        </w:rPr>
        <w:t xml:space="preserve"> “the philosophical study of morality” </w:t>
      </w:r>
      <w:r w:rsidR="00663F35"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00663F35" w:rsidRPr="00946CA0">
        <w:rPr>
          <w:szCs w:val="24"/>
        </w:rPr>
        <w:fldChar w:fldCharType="separate"/>
      </w:r>
      <w:r w:rsidR="00663F35" w:rsidRPr="00946CA0">
        <w:rPr>
          <w:noProof/>
          <w:szCs w:val="24"/>
        </w:rPr>
        <w:t>(Audi, 1999)</w:t>
      </w:r>
      <w:r w:rsidR="00663F35" w:rsidRPr="00946CA0">
        <w:rPr>
          <w:szCs w:val="24"/>
        </w:rPr>
        <w:fldChar w:fldCharType="end"/>
      </w:r>
      <w:r w:rsidR="00663F35" w:rsidRPr="00946CA0">
        <w:rPr>
          <w:szCs w:val="24"/>
        </w:rPr>
        <w:t>. Therefore, Ethical Computing relates to the study of morality as it relates to Computing. In simple terms, morality can be thought of as the study of what is right and what is wrong.</w:t>
      </w:r>
    </w:p>
    <w:p w14:paraId="1A39F21A" w14:textId="10BF0531" w:rsidR="00663F35" w:rsidRPr="00946CA0" w:rsidRDefault="00F57A86" w:rsidP="00D95545">
      <w:pPr>
        <w:spacing w:line="360" w:lineRule="auto"/>
        <w:jc w:val="both"/>
        <w:rPr>
          <w:szCs w:val="24"/>
        </w:rPr>
      </w:pPr>
      <w:r>
        <w:rPr>
          <w:szCs w:val="24"/>
        </w:rPr>
        <w:t>The field of compu</w:t>
      </w:r>
      <w:r w:rsidR="003F7C34">
        <w:rPr>
          <w:szCs w:val="24"/>
        </w:rPr>
        <w:t xml:space="preserve">ter ethics was first pioneered in the seminal work </w:t>
      </w:r>
      <w:r w:rsidR="003F7C34">
        <w:rPr>
          <w:szCs w:val="24"/>
        </w:rPr>
        <w:fldChar w:fldCharType="begin" w:fldLock="1"/>
      </w:r>
      <w:r w:rsidR="0006171B">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suppress-author":1,"uris":["http://www.mendeley.com/documents/?uuid=da90411d-2f90-3fd9-a493-31ed3a229f48"]}],"mendeley":{"formattedCitation":"(1985)","plainTextFormattedCitation":"(1985)","previouslyFormattedCitation":"(1985)"},"properties":{"noteIndex":0},"schema":"https://github.com/citation-style-language/schema/raw/master/csl-citation.json"}</w:instrText>
      </w:r>
      <w:r w:rsidR="003F7C34">
        <w:rPr>
          <w:szCs w:val="24"/>
        </w:rPr>
        <w:fldChar w:fldCharType="separate"/>
      </w:r>
      <w:r w:rsidR="0006171B" w:rsidRPr="0006171B">
        <w:rPr>
          <w:noProof/>
          <w:szCs w:val="24"/>
        </w:rPr>
        <w:t>(1985)</w:t>
      </w:r>
      <w:r w:rsidR="003F7C34">
        <w:rPr>
          <w:szCs w:val="24"/>
        </w:rPr>
        <w:fldChar w:fldCharType="end"/>
      </w:r>
      <w:r w:rsidR="003F7C34">
        <w:rPr>
          <w:szCs w:val="24"/>
        </w:rPr>
        <w:t xml:space="preserve">. </w:t>
      </w:r>
      <w:r w:rsidR="00663F35" w:rsidRPr="00946CA0">
        <w:rPr>
          <w:szCs w:val="24"/>
        </w:rPr>
        <w:t xml:space="preserve">There are a few competing ethical theories used in </w:t>
      </w:r>
      <w:r>
        <w:rPr>
          <w:szCs w:val="24"/>
        </w:rPr>
        <w:t xml:space="preserve">the field of </w:t>
      </w:r>
      <w:r w:rsidR="00663F35" w:rsidRPr="00946CA0">
        <w:rPr>
          <w:szCs w:val="24"/>
        </w:rPr>
        <w:t>Computer Ethics</w:t>
      </w:r>
      <w:r>
        <w:rPr>
          <w:szCs w:val="24"/>
        </w:rPr>
        <w:t>.</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5D63FE52" w:rsidR="00663F35" w:rsidRPr="00946CA0" w:rsidRDefault="00663F35" w:rsidP="00D95545">
      <w:pPr>
        <w:spacing w:line="360" w:lineRule="auto"/>
        <w:jc w:val="both"/>
        <w:rPr>
          <w:szCs w:val="24"/>
        </w:rPr>
      </w:pPr>
      <w:r w:rsidRPr="00946CA0">
        <w:rPr>
          <w:szCs w:val="24"/>
        </w:rPr>
        <w:t xml:space="preserve">In Consequentialism, whether an action </w:t>
      </w:r>
      <w:r w:rsidR="009C18B8">
        <w:rPr>
          <w:szCs w:val="24"/>
        </w:rPr>
        <w:t>can be classified as either</w:t>
      </w:r>
      <w:r w:rsidRPr="00946CA0">
        <w:rPr>
          <w:szCs w:val="24"/>
        </w:rPr>
        <w:t xml:space="preserve"> good or bad, i.e. ethical, depends on the consequences of the action in question. The most prominent </w:t>
      </w:r>
      <w:r w:rsidRPr="00992293">
        <w:rPr>
          <w:color w:val="000000" w:themeColor="text1"/>
          <w:szCs w:val="24"/>
        </w:rPr>
        <w:t xml:space="preserve">consequentialist </w:t>
      </w:r>
      <w:r w:rsidRPr="00946CA0">
        <w:rPr>
          <w:szCs w:val="24"/>
        </w:rPr>
        <w:t>theory is utilit</w:t>
      </w:r>
      <w:r w:rsidR="009C18B8">
        <w:rPr>
          <w:szCs w:val="24"/>
        </w:rPr>
        <w:t>arianism. Which can be described</w:t>
      </w:r>
      <w:r w:rsidRPr="00946CA0">
        <w:rPr>
          <w:szCs w:val="24"/>
        </w:rPr>
        <w:t xml:space="preserve">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39601737" w:rsidR="00663F35" w:rsidRPr="00946CA0" w:rsidRDefault="00630DC7" w:rsidP="00D95545">
      <w:pPr>
        <w:spacing w:line="360" w:lineRule="auto"/>
        <w:jc w:val="both"/>
        <w:rPr>
          <w:szCs w:val="24"/>
        </w:rPr>
      </w:pPr>
      <w:r>
        <w:rPr>
          <w:szCs w:val="24"/>
        </w:rPr>
        <w:t xml:space="preserve">Deontology </w:t>
      </w:r>
      <w:r w:rsidR="00663F35" w:rsidRPr="00946CA0">
        <w:rPr>
          <w:szCs w:val="24"/>
        </w:rPr>
        <w:t>hold</w:t>
      </w:r>
      <w:r w:rsidR="009C18B8">
        <w:rPr>
          <w:szCs w:val="24"/>
        </w:rPr>
        <w:t>s</w:t>
      </w:r>
      <w:r w:rsidR="00663F35" w:rsidRPr="00946CA0">
        <w:rPr>
          <w:szCs w:val="24"/>
        </w:rPr>
        <w:t xml:space="preserve"> that the intention of agent doing the action determines whether it is ethical or not </w:t>
      </w:r>
      <w:r w:rsidR="00663F35" w:rsidRPr="00946CA0">
        <w:rPr>
          <w:szCs w:val="24"/>
        </w:rPr>
        <w:fldChar w:fldCharType="begin" w:fldLock="1"/>
      </w:r>
      <w:r w:rsidR="00663F35"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00663F35" w:rsidRPr="00946CA0">
        <w:rPr>
          <w:szCs w:val="24"/>
        </w:rPr>
        <w:fldChar w:fldCharType="separate"/>
      </w:r>
      <w:r w:rsidR="00663F35" w:rsidRPr="00946CA0">
        <w:rPr>
          <w:noProof/>
          <w:szCs w:val="24"/>
        </w:rPr>
        <w:t xml:space="preserve">(Stahl </w:t>
      </w:r>
      <w:r w:rsidR="00663F35" w:rsidRPr="00946CA0">
        <w:rPr>
          <w:i/>
          <w:noProof/>
          <w:szCs w:val="24"/>
        </w:rPr>
        <w:t>et al.</w:t>
      </w:r>
      <w:r w:rsidR="00663F35" w:rsidRPr="00946CA0">
        <w:rPr>
          <w:noProof/>
          <w:szCs w:val="24"/>
        </w:rPr>
        <w:t>, 2016, p. 4)</w:t>
      </w:r>
      <w:r w:rsidR="00663F35" w:rsidRPr="00946CA0">
        <w:rPr>
          <w:szCs w:val="24"/>
        </w:rPr>
        <w:fldChar w:fldCharType="end"/>
      </w:r>
      <w:r w:rsidR="00663F35" w:rsidRPr="00946CA0">
        <w:rPr>
          <w:szCs w:val="24"/>
        </w:rPr>
        <w:t xml:space="preserve">. The name </w:t>
      </w:r>
      <w:r w:rsidR="00574A51">
        <w:rPr>
          <w:szCs w:val="24"/>
        </w:rPr>
        <w:t>is</w:t>
      </w:r>
      <w:r w:rsidR="00663F35" w:rsidRPr="00946CA0">
        <w:rPr>
          <w:szCs w:val="24"/>
        </w:rPr>
        <w:t xml:space="preserve"> Greek for “duty”. The most famous deontological theory is Kantianism. Named after its creator, the 18</w:t>
      </w:r>
      <w:r w:rsidR="00663F35" w:rsidRPr="00946CA0">
        <w:rPr>
          <w:szCs w:val="24"/>
          <w:vertAlign w:val="superscript"/>
        </w:rPr>
        <w:t>th</w:t>
      </w:r>
      <w:r w:rsidR="00663F35" w:rsidRPr="00946CA0">
        <w:rPr>
          <w:szCs w:val="24"/>
        </w:rPr>
        <w:t xml:space="preserve"> century German philosopher Immanuel Kant </w:t>
      </w:r>
      <w:r w:rsidR="00663F35" w:rsidRPr="00946CA0">
        <w:rPr>
          <w:szCs w:val="24"/>
        </w:rPr>
        <w:fldChar w:fldCharType="begin" w:fldLock="1"/>
      </w:r>
      <w:r w:rsidR="00663F35"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00663F35" w:rsidRPr="00946CA0">
        <w:rPr>
          <w:szCs w:val="24"/>
        </w:rPr>
        <w:fldChar w:fldCharType="separate"/>
      </w:r>
      <w:r w:rsidR="00663F35" w:rsidRPr="00946CA0">
        <w:rPr>
          <w:noProof/>
          <w:szCs w:val="24"/>
        </w:rPr>
        <w:t>(Stahl, 2012, p. 641)</w:t>
      </w:r>
      <w:r w:rsidR="00663F35" w:rsidRPr="00946CA0">
        <w:rPr>
          <w:szCs w:val="24"/>
        </w:rPr>
        <w:fldChar w:fldCharType="end"/>
      </w:r>
      <w:r w:rsidR="00663F35"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41DFE221" w14:textId="7CC2C989" w:rsidR="00782388" w:rsidRDefault="00D95C8D" w:rsidP="00D95545">
      <w:pPr>
        <w:spacing w:line="360" w:lineRule="auto"/>
        <w:jc w:val="both"/>
        <w:rPr>
          <w:szCs w:val="24"/>
        </w:rPr>
      </w:pPr>
      <w:r>
        <w:rPr>
          <w:szCs w:val="24"/>
        </w:rPr>
        <w:t xml:space="preserve">The “trolley problem” is a thought experiment </w:t>
      </w:r>
      <w:r w:rsidR="009C18B8">
        <w:rPr>
          <w:szCs w:val="24"/>
        </w:rPr>
        <w:t>that is used often in</w:t>
      </w:r>
      <w:r>
        <w:rPr>
          <w:szCs w:val="24"/>
        </w:rPr>
        <w:t xml:space="preserve"> computer ethics literature to discuss some of the problems related to self-driving vehicles</w:t>
      </w:r>
      <w:r w:rsidR="00AC3FDF">
        <w:rPr>
          <w:szCs w:val="24"/>
        </w:rPr>
        <w:t xml:space="preserve"> </w:t>
      </w:r>
      <w:r w:rsidR="007E6AB5">
        <w:rPr>
          <w:szCs w:val="24"/>
        </w:rPr>
        <w:fldChar w:fldCharType="begin" w:fldLock="1"/>
      </w:r>
      <w:r w:rsidR="0006171B">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007/s10677-016-9745-2","ISSN":"15728447","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author":[{"dropping-particle":"","family":"Nyholm","given":"Sven","non-dropping-particle":"","parse-names":false,"suffix":""},{"dropping-particle":"","family":"Smids","given":"Jilles","non-dropping-particle":"","parse-names":false,"suffix":""}],"container-title":"Ethical Theory and Moral Practice","id":"ITEM-2","issue":"5","issued":{"date-parts":[["2016"]]},"page":"1275-1289","title":"The Ethics of Accident-Algorithms for Self-Driving Cars: an Applied Trolley Problem?","type":"article-journal","volume":"19"},"uris":["http://www.mendeley.com/documents/?uuid=f766d7d4-6288-3425-ae62-3e5ee7e8b489"]},{"id":"ITEM-3","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3","issue":"1","issued":{"date-parts":[["2018"]]},"page":"105-113","title":"The Trolley Problem Version of Autonomous Vehicles","type":"article-journal","volume":"12"},"uris":["http://www.mendeley.com/documents/?uuid=3ec88098-88f7-4e12-994a-ea47363f7dda"]}],"mendeley":{"formattedCitation":"(Hevelke and Nida-Rümelin, 2015; Nyholm and Smids, 2016; Wiseman and Grinberg, 2018)","plainTextFormattedCitation":"(Hevelke and Nida-Rümelin, 2015; Nyholm and Smids, 2016; Wiseman and Grinberg, 2018)","previouslyFormattedCitation":"(Hevelke and Nida-Rümelin, 2015; Nyholm and Smids, 2016; Wiseman and Grinberg, 2018)"},"properties":{"noteIndex":0},"schema":"https://github.com/citation-style-language/schema/raw/master/csl-citation.json"}</w:instrText>
      </w:r>
      <w:r w:rsidR="007E6AB5">
        <w:rPr>
          <w:szCs w:val="24"/>
        </w:rPr>
        <w:fldChar w:fldCharType="separate"/>
      </w:r>
      <w:r w:rsidR="0006171B" w:rsidRPr="0006171B">
        <w:rPr>
          <w:noProof/>
          <w:szCs w:val="24"/>
        </w:rPr>
        <w:t>(Hevelke and Nida-Rümelin, 2015;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There have been many versions of the “trolley problem” since then. At its core</w:t>
      </w:r>
      <w:r w:rsidR="00A86D3C">
        <w:rPr>
          <w:szCs w:val="24"/>
        </w:rPr>
        <w:t>,</w:t>
      </w:r>
      <w:r w:rsidR="002D2017">
        <w:rPr>
          <w:szCs w:val="24"/>
        </w:rPr>
        <w:t xml:space="preserve"> the “trolley problem” describes a situation where there are a group of people on a track or road. A vehicle is hurtling towards the group at speed. If there is no intervention then the vehicle will hit the group of people, killing them. </w:t>
      </w:r>
      <w:r w:rsidR="002D2017">
        <w:rPr>
          <w:szCs w:val="24"/>
        </w:rPr>
        <w:lastRenderedPageBreak/>
        <w:t xml:space="preserve">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w:t>
      </w:r>
      <w:r w:rsidR="00A86D3C">
        <w:rPr>
          <w:szCs w:val="24"/>
        </w:rPr>
        <w:t>,</w:t>
      </w:r>
      <w:r w:rsidR="002D2017">
        <w:rPr>
          <w:szCs w:val="24"/>
        </w:rPr>
        <w:t xml:space="preserve"> and if action is taken, the person or agent</w:t>
      </w:r>
      <w:r w:rsidR="00A86D3C">
        <w:rPr>
          <w:szCs w:val="24"/>
        </w:rPr>
        <w:t>,</w:t>
      </w:r>
      <w:r w:rsidR="002D2017">
        <w:rPr>
          <w:szCs w:val="24"/>
        </w:rPr>
        <w:t xml:space="preserve">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2BBBA404" w:rsidR="00341DBE" w:rsidRDefault="009560BE" w:rsidP="00D95545">
      <w:pPr>
        <w:spacing w:line="360" w:lineRule="auto"/>
        <w:jc w:val="both"/>
        <w:rPr>
          <w:szCs w:val="24"/>
        </w:rPr>
      </w:pPr>
      <w:r>
        <w:rPr>
          <w:szCs w:val="24"/>
        </w:rPr>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Bonnefon</w:t>
      </w:r>
      <w:r w:rsidR="001403DA">
        <w:rPr>
          <w:szCs w:val="24"/>
        </w:rPr>
        <w:t xml:space="preserve"> et al.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w:t>
      </w:r>
      <w:r w:rsidR="00A86D3C">
        <w:rPr>
          <w:szCs w:val="24"/>
        </w:rPr>
        <w:t>is a study</w:t>
      </w:r>
      <w:r w:rsidR="00C73A0B">
        <w:rPr>
          <w:szCs w:val="24"/>
        </w:rPr>
        <w:t xml:space="preserve"> into what would be people</w:t>
      </w:r>
      <w:r w:rsidR="00A86D3C">
        <w:rPr>
          <w:szCs w:val="24"/>
        </w:rPr>
        <w:t>’</w:t>
      </w:r>
      <w:r w:rsidR="00C73A0B">
        <w:rPr>
          <w:szCs w:val="24"/>
        </w:rPr>
        <w:t>s preference. In general, people preferred a utilitarian ethic where few people would be sacrificed for the good of many. Except where they would be the person that would be sacrificed. Then the respondents preferred a solution where they would survive. Bonnefon</w:t>
      </w:r>
      <w:r w:rsidR="00A925F1">
        <w:rPr>
          <w:szCs w:val="24"/>
        </w:rPr>
        <w:t xml:space="preserve"> et al.</w:t>
      </w:r>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w:t>
      </w:r>
      <w:r w:rsidR="00A86D3C">
        <w:rPr>
          <w:szCs w:val="24"/>
        </w:rPr>
        <w:t>lution is government regulation. A</w:t>
      </w:r>
      <w:r w:rsidR="00C73A0B">
        <w:rPr>
          <w:szCs w:val="24"/>
        </w:rPr>
        <w:t>s people are forced by government regulation to immunize their children, the public can be forced to adopt vehicles that follow utilitarian algorithms and might decide to kill its occupants.</w:t>
      </w:r>
      <w:r w:rsidR="0084701C">
        <w:rPr>
          <w:szCs w:val="24"/>
        </w:rPr>
        <w:t xml:space="preserve"> </w:t>
      </w:r>
    </w:p>
    <w:p w14:paraId="376A4443" w14:textId="53DD5BD8"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 xml:space="preserve">professional and standards organization for automotive and aerospace industries, have a st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12321968" w14:textId="6BF6B84A" w:rsidR="001C27C2" w:rsidRPr="00946CA0" w:rsidRDefault="001403DA" w:rsidP="00D95545">
      <w:pPr>
        <w:spacing w:line="360" w:lineRule="auto"/>
        <w:jc w:val="both"/>
        <w:rPr>
          <w:szCs w:val="24"/>
        </w:rPr>
      </w:pPr>
      <w:r>
        <w:rPr>
          <w:szCs w:val="24"/>
        </w:rPr>
        <w:t>The socio-economic implications of driverless vehicles are discussed frequently in the</w:t>
      </w:r>
      <w:r w:rsidR="00BB3780">
        <w:rPr>
          <w:szCs w:val="24"/>
        </w:rPr>
        <w:t xml:space="preserve"> </w:t>
      </w:r>
      <w:r w:rsidR="00BB3780">
        <w:rPr>
          <w:szCs w:val="24"/>
        </w:rPr>
        <w:fldChar w:fldCharType="begin" w:fldLock="1"/>
      </w:r>
      <w:r w:rsidR="003F7C34">
        <w:rPr>
          <w:szCs w:val="24"/>
        </w:rP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id":"ITEM-2","itemData":{"DOI":"10.1680/jmuen.16.00063","ISSN":"0965-0903","abstract":"This paper reviews the state of the art on autonomous vehicles as of 2017, including their impact at socio-economic, energy, safety, congestion and land-use levels. This impact study focuses on the issues that are common denominators and are bound to arise independently of regional factors, such as (but not restricted to) change to vehicle ownership patterns and driver behaviour, opportunities for energy and emissions savings, potential for accident reduction and lower insurance costs, and requalification of urban areas previously assigned to parking. The challenges that lie ahead for carmakers, law and policy makers are also explored, with an emphasis on how these challenges affect the urban infrastructure and issues they create for municipal planners and decision makers. The paper concludes with strengths, weaknesses, opportunities, and threats analysis that integrates and relates all these aspects.","author":[{"dropping-particle":"","family":"Sousa","given":"Nuno","non-dropping-particle":"","parse-names":false,"suffix":""},{"dropping-particle":"","family":"Almeida","given":"Arminda","non-dropping-particle":"","parse-names":false,"suffix":""},{"dropping-particle":"","family":"Coutinho-Rodrigues","given":"João","non-dropping-particle":"","parse-names":false,"suffix":""},{"dropping-particle":"","family":"Natividade-Jesus","given":"Eduardo","non-dropping-particle":"","parse-names":false,"suffix":""}],"container-title":"Proceedings of the Institution of Civil Engineers - Municipal Engineer","id":"ITEM-2","issue":"1","issued":{"date-parts":[["2017"]]},"page":"3-14","title":"Dawn of autonomous vehicles: review and challenges ahead","type":"article-journal","volume":"171"},"uris":["http://www.mendeley.com/documents/?uuid=b0276f44-73e1-306b-8d66-e76ab8b342f9"]},{"id":"ITEM-3","itemData":{"DOI":"10.2139/ssrn.2701092","ISSN":"1556-5068","abstract":"We assess frequently-advanced arguments that automation will soon replace much of the work currently performed by lawyers. Our assessment addresses three core weaknesses in the existing literature: (i) a failure to engage with technical details to appreciate the capacities and limits of existing and emerging software; (ii) an absence of data on how lawyers divide their time among various tasks, only some of which can be automated; and (iii) inadequate consideration of whether algorithmic performance of a task conforms to the values, ideals and challenges of the legal profession. Combining a detailed technical analysis with a unique data set on time allocation in large law firms, we estimate that automation has an impact on the demand for lawyers’ time that while measureable, is far less significant than popular accounts suggest. We then argue that the existing literature’s narrow focus on employment effects should be broadened to include the many ways in which computers are changing (as opposed to replacing) the work of lawyers. We show that the relevant evaluative and normative inquiries must begin with the ways in which computers perform various lawyering tasks differently than humans. These differences inform the desirability of automating various aspects of legal practice, while also shedding light on the core values of legal professionalism.","author":[{"dropping-particle":"","family":"Abbot","given":"Ryan","non-dropping-particle":"","parse-names":false,"suffix":""},{"dropping-particle":"","family":"Bogenschneider","given":"Bret","non-dropping-particle":"","parse-names":false,"suffix":""}],"container-title":"Harvard Law &amp; Policy Review","id":"ITEM-3","issued":{"date-parts":[["2018"]]},"title":"Should Robots Pay Taxes? Tax Policy in the Age of Automation","type":"article-journal","volume":"12"},"uris":["http://www.mendeley.com/documents/?uuid=fad02797-1481-3bd2-bb84-22c111f41b73"]},{"id":"ITEM-4","itemData":{"DOI":"10.1093/oxrep/gry004","abstract":"I project the near-term future of work to ask whether job losses induced by artificial intelligence will increase the appeal of populist politics. The paper first explains how computers and machine learning automate workplace tasks. Automated tasks help to both create and eliminate jobs and I show why job elimination centres in blue-collar and clerical work-impacts similar to those of manufactured imports and offshored services. I sketch the near-term evolution of three technologies aimed at blue-collar and clerical occupations: autonomous long-distance trucks, automated customer service responses, and industrial robotics. I estimate that in the next 5-7 years, the jobs lost to each of these technologies will be modest but visible. I then outline the structure of populist politics. Populist surges are rare but a populist candidate who pits 'the people' (truck drivers, call centre operators, factory operatives) against 'the elite' (software developers, etc.) will be mining many of the US regional and education fault lines that were part of the 2016 presidential election.","author":[{"dropping-particle":"","family":"Levy","given":"Frank","non-dropping-particle":"","parse-names":false,"suffix":""}],"container-title":"Oxford Review of Economic Policy","id":"ITEM-4","issue":"3","issued":{"date-parts":[["2018"]]},"page":"393-417","title":"Computers and populism: artificial intelligence, jobs, and politics in the near term","type":"article-journal","volume":"34"},"uris":["http://www.mendeley.com/documents/?uuid=42d1384f-86e4-3bde-b28a-0def5a814520"]}],"mendeley":{"formattedCitation":"(Bellamy and Pravica, 2011; Sousa &lt;i&gt;et al.&lt;/i&gt;, 2017; Abbot and Bogenschneider, 2018; Levy, 2018)","plainTextFormattedCitation":"(Bellamy and Pravica, 2011; Sousa et al., 2017; Abbot and Bogenschneider, 2018; Levy, 2018)","previouslyFormattedCitation":"(Bellamy and Pravica, 2011; Sousa &lt;i&gt;et al.&lt;/i&gt;, 2017; Abbot and Bogenschneider, 2018; Levy, 2018)"},"properties":{"noteIndex":0},"schema":"https://github.com/citation-style-language/schema/raw/master/csl-citation.json"}</w:instrText>
      </w:r>
      <w:r w:rsidR="00BB3780">
        <w:rPr>
          <w:szCs w:val="24"/>
        </w:rPr>
        <w:fldChar w:fldCharType="separate"/>
      </w:r>
      <w:r w:rsidR="00F57A86" w:rsidRPr="00F57A86">
        <w:rPr>
          <w:noProof/>
          <w:szCs w:val="24"/>
        </w:rPr>
        <w:t xml:space="preserve">(Bellamy and Pravica, 2011; Sousa </w:t>
      </w:r>
      <w:r w:rsidR="00F57A86" w:rsidRPr="00F57A86">
        <w:rPr>
          <w:i/>
          <w:noProof/>
          <w:szCs w:val="24"/>
        </w:rPr>
        <w:t>et al.</w:t>
      </w:r>
      <w:r w:rsidR="00F57A86" w:rsidRPr="00F57A86">
        <w:rPr>
          <w:noProof/>
          <w:szCs w:val="24"/>
        </w:rPr>
        <w:t>, 2017; Abbot and Bogenschneider, 2018; Levy, 2018)</w:t>
      </w:r>
      <w:r w:rsidR="00BB3780">
        <w:rPr>
          <w:szCs w:val="24"/>
        </w:rPr>
        <w:fldChar w:fldCharType="end"/>
      </w:r>
      <w:r>
        <w:rPr>
          <w:szCs w:val="24"/>
        </w:rPr>
        <w:t>. These effects are usually discussed in te</w:t>
      </w:r>
      <w:r w:rsidR="00BC245C">
        <w:rPr>
          <w:szCs w:val="24"/>
        </w:rPr>
        <w:t>rms of driverless automobiles,</w:t>
      </w:r>
      <w:r>
        <w:rPr>
          <w:szCs w:val="24"/>
        </w:rPr>
        <w:t xml:space="preserve"> road going trucks</w:t>
      </w:r>
      <w:r w:rsidR="00BC245C">
        <w:rPr>
          <w:szCs w:val="24"/>
        </w:rPr>
        <w:t xml:space="preserve"> or automation in general</w:t>
      </w:r>
      <w:r>
        <w:rPr>
          <w:szCs w:val="24"/>
        </w:rPr>
        <w:t xml:space="preserve">. While literature does exist on the socio-economic implications of automation of South African hard rock mines </w:t>
      </w:r>
      <w:r>
        <w:rPr>
          <w:szCs w:val="24"/>
        </w:rPr>
        <w:fldChar w:fldCharType="begin" w:fldLock="1"/>
      </w:r>
      <w:r w:rsidR="00BB3780">
        <w:rPr>
          <w:szCs w:val="24"/>
        </w:rP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rPr>
          <w:szCs w:val="24"/>
        </w:rPr>
        <w:fldChar w:fldCharType="separate"/>
      </w:r>
      <w:r w:rsidRPr="001403DA">
        <w:rPr>
          <w:noProof/>
          <w:szCs w:val="24"/>
        </w:rPr>
        <w:t>(Gumede, 2018)</w:t>
      </w:r>
      <w:r>
        <w:rPr>
          <w:szCs w:val="24"/>
        </w:rPr>
        <w:fldChar w:fldCharType="end"/>
      </w:r>
      <w:r>
        <w:rPr>
          <w:szCs w:val="24"/>
        </w:rPr>
        <w:t>, no literature can be found on automation of haul trucks on South African open pit mines.</w:t>
      </w: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bookmarkStart w:id="9" w:name="_Toc531441743"/>
      <w:r w:rsidRPr="00946CA0">
        <w:rPr>
          <w:rFonts w:ascii="Arial" w:hAnsi="Arial" w:cs="Arial"/>
          <w:b/>
          <w:color w:val="auto"/>
          <w:sz w:val="24"/>
          <w:szCs w:val="24"/>
        </w:rPr>
        <w:t>Importance of Ethical Computing</w:t>
      </w:r>
      <w:bookmarkEnd w:id="9"/>
    </w:p>
    <w:p w14:paraId="6E502BFB" w14:textId="3B0BC4CF"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0006171B">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uris":["http://www.mendeley.com/documents/?uuid=ad836b53-6d97-363c-8f5b-966d677ddcc1"]}],"mendeley":{"formattedCitation":"(de Bruin and Floridi, 2017)","plainTextFormattedCitation":"(de Bruin and Floridi, 2017)","previouslyFormattedCitation":"(de Bruin and Floridi, 2017)"},"properties":{"noteIndex":0},"schema":"https://github.com/citation-style-language/schema/raw/master/csl-citation.json"}</w:instrText>
      </w:r>
      <w:r w:rsidRPr="00946CA0">
        <w:rPr>
          <w:szCs w:val="24"/>
        </w:rPr>
        <w:fldChar w:fldCharType="separate"/>
      </w:r>
      <w:r w:rsidR="0006171B" w:rsidRPr="0006171B">
        <w:rPr>
          <w:noProof/>
          <w:szCs w:val="24"/>
        </w:rPr>
        <w:t xml:space="preserve">(de Bruin and </w:t>
      </w:r>
      <w:r w:rsidR="0006171B" w:rsidRPr="0006171B">
        <w:rPr>
          <w:noProof/>
          <w:szCs w:val="24"/>
        </w:rPr>
        <w:lastRenderedPageBreak/>
        <w:t>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4584F449"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w:t>
      </w:r>
      <w:r w:rsidR="00A86D3C">
        <w:rPr>
          <w:szCs w:val="24"/>
        </w:rPr>
        <w:t>? C</w:t>
      </w:r>
      <w:r w:rsidRPr="00946CA0">
        <w:rPr>
          <w:szCs w:val="24"/>
        </w:rPr>
        <w:t>an differ between nationalities, groups or peoples</w:t>
      </w:r>
      <w:r w:rsidR="00A86D3C">
        <w:rPr>
          <w:szCs w:val="24"/>
        </w:rPr>
        <w:t>.</w:t>
      </w:r>
      <w:r w:rsidRPr="00946CA0">
        <w:rPr>
          <w:szCs w:val="24"/>
        </w:rPr>
        <w:t xml:space="preserve"> These ideas need to be openl</w:t>
      </w:r>
      <w:r w:rsidR="00A86D3C">
        <w:rPr>
          <w:szCs w:val="24"/>
        </w:rPr>
        <w:t>y discussed and reasoned about, b</w:t>
      </w:r>
      <w:r w:rsidRPr="00946CA0">
        <w:rPr>
          <w:szCs w:val="24"/>
        </w:rPr>
        <w:t>ut there needs to be agreement on what is regarded right or wrong.</w:t>
      </w:r>
    </w:p>
    <w:p w14:paraId="5F7AEAC9" w14:textId="189C7960" w:rsidR="00663F35" w:rsidRPr="00946CA0" w:rsidRDefault="00663F35" w:rsidP="00D95545">
      <w:pPr>
        <w:spacing w:line="360" w:lineRule="auto"/>
        <w:jc w:val="both"/>
        <w:rPr>
          <w:szCs w:val="24"/>
        </w:rPr>
      </w:pPr>
      <w:r w:rsidRPr="00946CA0">
        <w:rPr>
          <w:szCs w:val="24"/>
        </w:rPr>
        <w:t>As previously mentioned, according to Moor</w:t>
      </w:r>
      <w:r w:rsidR="00A86D3C">
        <w:rPr>
          <w:szCs w:val="24"/>
        </w:rPr>
        <w:t>,</w:t>
      </w:r>
      <w:r w:rsidRPr="00946CA0">
        <w:rPr>
          <w:szCs w:val="24"/>
        </w:rPr>
        <w:t xml:space="preserve">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104D170E"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w:t>
      </w:r>
      <w:r w:rsidR="00A86D3C">
        <w:rPr>
          <w:szCs w:val="24"/>
        </w:rPr>
        <w:t xml:space="preserve">the </w:t>
      </w:r>
      <w:r w:rsidRPr="00946CA0">
        <w:rPr>
          <w:szCs w:val="24"/>
        </w:rPr>
        <w:t xml:space="preserve">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52EBFDA5"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w:t>
      </w:r>
      <w:r w:rsidR="00A86D3C">
        <w:rPr>
          <w:szCs w:val="24"/>
        </w:rPr>
        <w:t>,</w:t>
      </w:r>
      <w:r w:rsidRPr="00946CA0">
        <w:rPr>
          <w:szCs w:val="24"/>
        </w:rPr>
        <w:t xml:space="preserve"> this becomes a problem in systems based on learning, for example</w:t>
      </w:r>
      <w:r w:rsidR="00A86D3C">
        <w:rPr>
          <w:szCs w:val="24"/>
        </w:rPr>
        <w:t>,</w:t>
      </w:r>
      <w:r w:rsidRPr="00946CA0">
        <w:rPr>
          <w:szCs w:val="24"/>
        </w:rPr>
        <w:t xml:space="preserve"> machine learning algorithms like neural networks. Here the developer does not understand </w:t>
      </w:r>
      <w:r w:rsidRPr="00946CA0">
        <w:rPr>
          <w:szCs w:val="24"/>
        </w:rPr>
        <w:lastRenderedPageBreak/>
        <w:t>everything about how the system reaches certain conclusions. Is the developer now responsible for an outcome they could not have foreseen or at least was very difficult to foresee? Answers to this ethical dilemma is required. The field of computer ethics have not fou</w:t>
      </w:r>
      <w:r w:rsidR="00A86D3C">
        <w:rPr>
          <w:szCs w:val="24"/>
        </w:rPr>
        <w:t>nd a consensus to this dilemma, b</w:t>
      </w:r>
      <w:r w:rsidRPr="00946CA0">
        <w:rPr>
          <w:szCs w:val="24"/>
        </w:rPr>
        <w:t>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bookmarkStart w:id="10" w:name="_Toc531441744"/>
      <w:r w:rsidRPr="00946CA0">
        <w:rPr>
          <w:rFonts w:ascii="Arial" w:hAnsi="Arial" w:cs="Arial"/>
          <w:b/>
          <w:color w:val="auto"/>
          <w:sz w:val="24"/>
          <w:szCs w:val="24"/>
        </w:rPr>
        <w:t>Some guidelines on being ethical within the computing environment</w:t>
      </w:r>
      <w:bookmarkEnd w:id="10"/>
    </w:p>
    <w:p w14:paraId="38AE43BA" w14:textId="426E8120"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w:t>
      </w:r>
      <w:r w:rsidR="00D51E16">
        <w:rPr>
          <w:szCs w:val="24"/>
        </w:rPr>
        <w:t xml:space="preserve">The development process requires that ethical issues </w:t>
      </w:r>
      <w:r w:rsidRPr="00946CA0">
        <w:rPr>
          <w:szCs w:val="24"/>
        </w:rPr>
        <w:t>be brought up early. The earlier in the development life</w:t>
      </w:r>
      <w:r w:rsidR="00A86D3C">
        <w:rPr>
          <w:szCs w:val="24"/>
        </w:rPr>
        <w:t xml:space="preserve"> </w:t>
      </w:r>
      <w:r w:rsidRPr="00946CA0">
        <w:rPr>
          <w:szCs w:val="24"/>
        </w:rPr>
        <w:t xml:space="preserve">cycle these considerations are addressed, the easier it is to make the necessary changes. </w:t>
      </w:r>
      <w:r w:rsidR="00B33DB6" w:rsidRPr="00946CA0">
        <w:rPr>
          <w:szCs w:val="24"/>
        </w:rPr>
        <w:t>Additionally,</w:t>
      </w:r>
      <w:r w:rsidRPr="00946CA0">
        <w:rPr>
          <w:szCs w:val="24"/>
        </w:rPr>
        <w:t xml:space="preserve"> these ethical requirements should be put on par with the other non-ethics related requirements and not regarded as secondary </w:t>
      </w:r>
      <w:r w:rsidR="00354CDD">
        <w:rPr>
          <w:szCs w:val="24"/>
        </w:rPr>
        <w:t>or less important requirements</w:t>
      </w:r>
      <w:r w:rsidRPr="00946CA0">
        <w:rPr>
          <w:szCs w:val="24"/>
        </w:rPr>
        <w:t>.</w:t>
      </w:r>
    </w:p>
    <w:p w14:paraId="3EC89879" w14:textId="115330D3"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00D51E16">
        <w:rPr>
          <w:szCs w:val="24"/>
        </w:rPr>
        <w:t xml:space="preserve">.  This right </w:t>
      </w:r>
      <w:r w:rsidRPr="00946CA0">
        <w:rPr>
          <w:szCs w:val="24"/>
        </w:rPr>
        <w:t xml:space="preserve">will be enforced through the new General Data Protection Regulation (GDPR).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w:t>
      </w:r>
      <w:r w:rsidR="00A86D3C">
        <w:rPr>
          <w:szCs w:val="24"/>
        </w:rPr>
        <w:t>prove that technological issues can be regulated by using the democratic proces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bookmarkStart w:id="11" w:name="_Toc531441745"/>
      <w:r w:rsidRPr="00946CA0">
        <w:rPr>
          <w:rFonts w:ascii="Arial" w:hAnsi="Arial" w:cs="Arial"/>
          <w:b/>
          <w:color w:val="auto"/>
          <w:sz w:val="24"/>
          <w:szCs w:val="24"/>
        </w:rPr>
        <w:t>Conclusion</w:t>
      </w:r>
      <w:bookmarkEnd w:id="11"/>
    </w:p>
    <w:p w14:paraId="2EB7E837" w14:textId="19732E33" w:rsidR="00A600BB" w:rsidRPr="00946CA0" w:rsidRDefault="00AA33E2" w:rsidP="00D95545">
      <w:pPr>
        <w:spacing w:line="360" w:lineRule="auto"/>
        <w:jc w:val="both"/>
        <w:rPr>
          <w:szCs w:val="24"/>
        </w:rPr>
      </w:pPr>
      <w:r w:rsidRPr="00946CA0">
        <w:rPr>
          <w:szCs w:val="24"/>
        </w:rPr>
        <w:t xml:space="preserve">Ethics of computing is a large vibrant field with many competing theories trying to explain ethical approaches to issues in the ICT field. Ethics in computing remains relevant and </w:t>
      </w:r>
      <w:r w:rsidRPr="00946CA0">
        <w:rPr>
          <w:szCs w:val="24"/>
        </w:rPr>
        <w:lastRenderedPageBreak/>
        <w:t>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5C3E1055" w14:textId="20EDD8C6" w:rsidR="00A600BB" w:rsidRPr="00946CA0" w:rsidRDefault="00A600BB" w:rsidP="00D95545">
      <w:pPr>
        <w:spacing w:line="360" w:lineRule="auto"/>
        <w:jc w:val="both"/>
        <w:rPr>
          <w:szCs w:val="24"/>
        </w:rPr>
      </w:pPr>
      <w:r w:rsidRPr="00946CA0">
        <w:rPr>
          <w:szCs w:val="24"/>
        </w:rPr>
        <w:t>Ethics of computing remains relevan</w:t>
      </w:r>
      <w:r w:rsidR="00EE7011">
        <w:rPr>
          <w:szCs w:val="24"/>
        </w:rPr>
        <w:t xml:space="preserve">t and requires more attention. </w:t>
      </w: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bookmarkStart w:id="12" w:name="_Toc531441746"/>
      <w:r w:rsidRPr="00946CA0">
        <w:rPr>
          <w:rFonts w:ascii="Arial" w:hAnsi="Arial" w:cs="Arial"/>
          <w:b/>
          <w:color w:val="auto"/>
          <w:sz w:val="24"/>
          <w:szCs w:val="24"/>
        </w:rPr>
        <w:t>Research strategy</w:t>
      </w:r>
      <w:bookmarkEnd w:id="12"/>
    </w:p>
    <w:p w14:paraId="5104EACF" w14:textId="61123506" w:rsidR="00FF6276" w:rsidRPr="0011223A" w:rsidRDefault="00BB5765" w:rsidP="00D95545">
      <w:pPr>
        <w:spacing w:line="360" w:lineRule="auto"/>
        <w:jc w:val="both"/>
      </w:pPr>
      <w:r>
        <w:t>Thi</w:t>
      </w:r>
      <w:r w:rsidR="00323BE9">
        <w:t xml:space="preserve">s study will use </w:t>
      </w:r>
      <w:r>
        <w:t xml:space="preserve">the epistemological stance of </w:t>
      </w:r>
      <w:r w:rsidR="007B778A">
        <w:t xml:space="preserve">objectivism. Thus, believing nature of reality can be found and is not relative to how or what we think. We will use objective data gathered from mines and miners that are not open to interpretation. </w:t>
      </w:r>
      <w:r>
        <w:t>A deductive approach will be followed since a lot of theory already exist for this topic as outlined in the literature review.</w:t>
      </w:r>
      <w:r w:rsidR="003D05F3">
        <w:t xml:space="preserve"> We will be gathering a lot of data on the mines and their employees. This will be simplified by using surveys</w:t>
      </w:r>
      <w:r w:rsidR="00D41ACA">
        <w:t xml:space="preserve"> </w:t>
      </w:r>
      <w:r w:rsidR="00D41ACA">
        <w:fldChar w:fldCharType="begin" w:fldLock="1"/>
      </w:r>
      <w:r w:rsidR="001403D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uris":["http://www.mendeley.com/documents/?uuid=b4309720-04b7-46a6-ac65-c5afc34e18a4"]}],"mendeley":{"formattedCitation":"(Sapsford, 2007)","plainTextFormattedCitation":"(Sapsford, 2007)","previouslyFormattedCitation":"(Sapsford, 2007)"},"properties":{"noteIndex":0},"schema":"https://github.com/citation-style-language/schema/raw/master/csl-citation.json"}</w:instrText>
      </w:r>
      <w:r w:rsidR="00D41ACA">
        <w:fldChar w:fldCharType="separate"/>
      </w:r>
      <w:r w:rsidR="00D41ACA" w:rsidRPr="00D41ACA">
        <w:rPr>
          <w:noProof/>
        </w:rPr>
        <w:t>(Sapsford, 2007)</w:t>
      </w:r>
      <w:r w:rsidR="00D41ACA">
        <w:fldChar w:fldCharType="end"/>
      </w:r>
      <w:r w:rsidR="003D05F3">
        <w:t>.</w:t>
      </w:r>
      <w:r w:rsidR="00960265">
        <w:t xml:space="preserve"> </w:t>
      </w:r>
      <w:r w:rsidR="009C1633">
        <w:t>Quantitative methods will be used since the surveys will ask quantifiable questions that are not rooted in opinion or experience.</w:t>
      </w:r>
      <w:r w:rsidR="007B778A">
        <w:t xml:space="preserve"> </w:t>
      </w:r>
      <w:r w:rsidR="0055451A">
        <w:t xml:space="preserve">The data will be used to show a correlation between the amount of driverless haul trucks on the mine and the various ethical consequences mentioned. </w:t>
      </w:r>
      <w:r w:rsidR="009C1633">
        <w:t>This will also be a longitudinal study, beca</w:t>
      </w:r>
      <w:r w:rsidR="00A95D10">
        <w:t>use how driverless haul trucks a</w:t>
      </w:r>
      <w:r w:rsidR="009C1633">
        <w:t>ffect miners will be a process that will take many years to complete.</w:t>
      </w:r>
      <w:r w:rsidR="0055451A">
        <w:t xml:space="preserve"> Given that the first prototype trail was only recently conducted, this study will require some time. Provisionally we aim for a study that will last 5 years. That should be sufficient time for the implementation of driverless haul trucks on South African open pit mines.</w:t>
      </w:r>
      <w:bookmarkStart w:id="13" w:name="_GoBack"/>
      <w:bookmarkEnd w:id="13"/>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bookmarkStart w:id="14" w:name="_Toc531441747"/>
      <w:r w:rsidRPr="00946CA0">
        <w:rPr>
          <w:rFonts w:ascii="Arial" w:hAnsi="Arial" w:cs="Arial"/>
          <w:b/>
          <w:color w:val="auto"/>
          <w:sz w:val="24"/>
          <w:szCs w:val="24"/>
        </w:rPr>
        <w:t>Data collection</w:t>
      </w:r>
      <w:bookmarkEnd w:id="14"/>
    </w:p>
    <w:p w14:paraId="5A48FF7D" w14:textId="110391FA" w:rsidR="00576066" w:rsidRDefault="00576066" w:rsidP="00D95545">
      <w:pPr>
        <w:spacing w:line="360" w:lineRule="auto"/>
        <w:jc w:val="both"/>
      </w:pPr>
      <w:r>
        <w:t xml:space="preserve">There will be 2 efforts of data collection. The first will gather data </w:t>
      </w:r>
      <w:r w:rsidR="00934D90">
        <w:t>to see how the automation of haul trucks have affected those mines</w:t>
      </w:r>
      <w:r>
        <w:t>. Secondly</w:t>
      </w:r>
      <w:r w:rsidR="00302E34">
        <w:t>,</w:t>
      </w:r>
      <w:r>
        <w:t xml:space="preserve"> several individuals from the mines will be queried on how they have been personally affected.</w:t>
      </w:r>
      <w:r w:rsidR="001D5A09">
        <w:t xml:space="preserve"> </w:t>
      </w:r>
    </w:p>
    <w:p w14:paraId="2AA6D008" w14:textId="11DE2B07" w:rsidR="001D5A09" w:rsidRPr="00576066" w:rsidRDefault="001D5A09" w:rsidP="00D95545">
      <w:pPr>
        <w:spacing w:line="360" w:lineRule="auto"/>
        <w:jc w:val="both"/>
      </w:pPr>
      <w:r>
        <w:lastRenderedPageBreak/>
        <w:t>This study will not include asking trade unions for input. This study focusses on the miners and does not focus how well these miners are represented. Also</w:t>
      </w:r>
      <w:r w:rsidR="00302E34">
        <w:t>,</w:t>
      </w:r>
      <w:r>
        <w:t xml:space="preserve"> it is know</w:t>
      </w:r>
      <w:r w:rsidR="00302E34">
        <w:t>n</w:t>
      </w:r>
      <w:r>
        <w:t xml:space="preserve"> that it is very difficult to get involvement from some of the South African mining trade unions </w:t>
      </w:r>
      <w:r>
        <w:fldChar w:fldCharType="begin" w:fldLock="1"/>
      </w:r>
      <w: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fldChar w:fldCharType="separate"/>
      </w:r>
      <w:r w:rsidRPr="00753AFB">
        <w:rPr>
          <w:noProof/>
        </w:rPr>
        <w:t>(Hermanus, 2017, p. 815; Gumede, 2018, p. 8)</w:t>
      </w:r>
      <w:r>
        <w:fldChar w:fldCharType="end"/>
      </w:r>
      <w:r>
        <w:t>.</w:t>
      </w:r>
    </w:p>
    <w:p w14:paraId="61D9FCD0" w14:textId="0B3ACF4A" w:rsidR="00576066" w:rsidRDefault="00576066" w:rsidP="00D95545">
      <w:pPr>
        <w:pStyle w:val="Heading2"/>
        <w:spacing w:after="200" w:line="360" w:lineRule="auto"/>
        <w:jc w:val="both"/>
        <w:rPr>
          <w:rFonts w:ascii="Arial" w:hAnsi="Arial" w:cs="Arial"/>
          <w:b/>
          <w:color w:val="000000" w:themeColor="text1"/>
          <w:sz w:val="24"/>
          <w:szCs w:val="24"/>
        </w:rPr>
      </w:pPr>
      <w:bookmarkStart w:id="15" w:name="_Toc531441748"/>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s</w:t>
      </w:r>
      <w:bookmarkEnd w:id="15"/>
    </w:p>
    <w:p w14:paraId="7D95AFE2" w14:textId="384A9DA3" w:rsidR="00E84520" w:rsidRDefault="00CA72D9" w:rsidP="00D95545">
      <w:pPr>
        <w:spacing w:line="360" w:lineRule="auto"/>
        <w:jc w:val="both"/>
      </w:pPr>
      <w:r>
        <w:t>A representative from each min</w:t>
      </w:r>
      <w:r w:rsidR="00081C99">
        <w:t>e in the study will be asked questions in a survey including the following:</w:t>
      </w:r>
    </w:p>
    <w:p w14:paraId="4D2900B6" w14:textId="7E581413" w:rsidR="00081C99" w:rsidRDefault="00081C99" w:rsidP="00D95545">
      <w:pPr>
        <w:pStyle w:val="ListParagraph"/>
        <w:numPr>
          <w:ilvl w:val="0"/>
          <w:numId w:val="5"/>
        </w:numPr>
        <w:spacing w:line="360" w:lineRule="auto"/>
        <w:jc w:val="both"/>
      </w:pPr>
      <w:r>
        <w:t>How many haul trucks do they operate and how many of them are driverless? This includes how many are operational and in use and not just the total number in the mine</w:t>
      </w:r>
      <w:r w:rsidR="00302E34">
        <w:t>’</w:t>
      </w:r>
      <w:r>
        <w:t xml:space="preserv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131C016A" w:rsidR="00081C99" w:rsidRDefault="00081C99" w:rsidP="00D95545">
      <w:pPr>
        <w:pStyle w:val="ListParagraph"/>
        <w:numPr>
          <w:ilvl w:val="0"/>
          <w:numId w:val="5"/>
        </w:numPr>
        <w:spacing w:line="360" w:lineRule="auto"/>
        <w:jc w:val="both"/>
      </w:pPr>
      <w:r>
        <w:t xml:space="preserve">How many drivers </w:t>
      </w:r>
      <w:r w:rsidR="00302E34">
        <w:t>do the mine currently employed</w:t>
      </w:r>
      <w:r>
        <w:t xml:space="preserve">? This is to establish how many driver jobs were lost in the period surveyed.  </w:t>
      </w:r>
    </w:p>
    <w:p w14:paraId="70FDA776" w14:textId="33D48688" w:rsidR="00081C99" w:rsidRDefault="00081C99" w:rsidP="00D95545">
      <w:pPr>
        <w:pStyle w:val="ListParagraph"/>
        <w:numPr>
          <w:ilvl w:val="0"/>
          <w:numId w:val="5"/>
        </w:numPr>
        <w:spacing w:line="360" w:lineRule="auto"/>
        <w:jc w:val="both"/>
      </w:pPr>
      <w:r>
        <w:t>How many haul truck maintenance and operational personnel</w:t>
      </w:r>
      <w:r w:rsidR="00302E34">
        <w:t xml:space="preserve"> do the mine employ</w:t>
      </w:r>
      <w:r>
        <w:t xml:space="preserv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xml:space="preserve">. These metrics will </w:t>
      </w:r>
      <w:r w:rsidR="00E4068A">
        <w:t xml:space="preserve">help to determine </w:t>
      </w:r>
      <w:r w:rsidR="00E57658">
        <w:t xml:space="preserve">the </w:t>
      </w:r>
      <w:r>
        <w:t>job creation</w:t>
      </w:r>
      <w:r w:rsidR="00B2169F">
        <w:t xml:space="preserve"> that took place</w:t>
      </w:r>
      <w:r w:rsidR="00E4068A">
        <w:t xml:space="preserve"> on the min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75D72D8" w:rsidR="00B2169F" w:rsidRPr="00E84520" w:rsidRDefault="00E57658" w:rsidP="00D95545">
      <w:pPr>
        <w:pStyle w:val="ListParagraph"/>
        <w:numPr>
          <w:ilvl w:val="0"/>
          <w:numId w:val="5"/>
        </w:numPr>
        <w:spacing w:line="360" w:lineRule="auto"/>
        <w:jc w:val="both"/>
      </w:pPr>
      <w:r>
        <w:t>The mine will be asked several safety related questions</w:t>
      </w:r>
      <w:r w:rsidR="00B2169F">
        <w:t>. How many haul truck accidents occurred in the last year? Also, how has the severity of these accidents changed? These are pertinent since one of the main believed benefits of automation</w:t>
      </w:r>
      <w:r w:rsidR="00E0476A">
        <w:t>,</w:t>
      </w:r>
      <w:r w:rsidR="00B2169F">
        <w:t xml:space="preserve"> is an increase in safety </w:t>
      </w:r>
      <w:r w:rsidR="00B2169F">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B2169F">
        <w:fldChar w:fldCharType="separate"/>
      </w:r>
      <w:r w:rsidR="00B2169F" w:rsidRPr="00B2169F">
        <w:rPr>
          <w:noProof/>
        </w:rPr>
        <w:t>(Bellamy and Pravica, 2011, p. 153)</w:t>
      </w:r>
      <w:r w:rsidR="00B2169F">
        <w:fldChar w:fldCharType="end"/>
      </w:r>
      <w:r w:rsidR="00B2169F">
        <w:t>.</w:t>
      </w:r>
      <w:r w:rsidR="00E0476A">
        <w:t xml:space="preserve"> This is one of the key motivations for implementing this form of automation.</w:t>
      </w:r>
    </w:p>
    <w:p w14:paraId="02FA4FB8" w14:textId="3932CD94" w:rsidR="00576066" w:rsidRPr="00576066" w:rsidRDefault="00576066" w:rsidP="00D95545">
      <w:pPr>
        <w:pStyle w:val="Heading2"/>
        <w:spacing w:after="200" w:line="360" w:lineRule="auto"/>
        <w:jc w:val="both"/>
        <w:rPr>
          <w:rFonts w:ascii="Arial" w:hAnsi="Arial" w:cs="Arial"/>
          <w:b/>
          <w:color w:val="000000" w:themeColor="text1"/>
          <w:sz w:val="24"/>
          <w:szCs w:val="24"/>
        </w:rPr>
      </w:pPr>
      <w:bookmarkStart w:id="16" w:name="_Toc531441749"/>
      <w:r w:rsidRPr="00576066">
        <w:rPr>
          <w:rFonts w:ascii="Arial" w:hAnsi="Arial" w:cs="Arial"/>
          <w:b/>
          <w:color w:val="000000" w:themeColor="text1"/>
          <w:sz w:val="24"/>
          <w:szCs w:val="24"/>
        </w:rPr>
        <w:lastRenderedPageBreak/>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rs</w:t>
      </w:r>
      <w:bookmarkEnd w:id="16"/>
    </w:p>
    <w:p w14:paraId="6A44C40C" w14:textId="6FF2DB03" w:rsidR="000114FE" w:rsidRDefault="000114FE" w:rsidP="00D95545">
      <w:pPr>
        <w:spacing w:line="360" w:lineRule="auto"/>
        <w:jc w:val="both"/>
      </w:pPr>
      <w:r>
        <w:t xml:space="preserve">Miners will be given a standardized questionnaire relating to how </w:t>
      </w:r>
      <w:r w:rsidR="00E57658">
        <w:t xml:space="preserve">driverless haul trucks </w:t>
      </w:r>
      <w:r>
        <w:t xml:space="preserve">have affected </w:t>
      </w:r>
      <w:r w:rsidR="00E57658">
        <w:t>them</w:t>
      </w:r>
      <w:r>
        <w:t xml:space="preserve">. </w:t>
      </w:r>
      <w:r w:rsidR="00576066">
        <w:t xml:space="preserve">They will be given the same questionnaire annually for a period of 5 years. </w:t>
      </w:r>
      <w:r w:rsidR="00E0476A">
        <w:t>The mines will be asked several questions including the following:</w:t>
      </w:r>
    </w:p>
    <w:p w14:paraId="090E8B0C" w14:textId="3AD61433" w:rsidR="00E0476A" w:rsidRDefault="00583308" w:rsidP="00E0476A">
      <w:pPr>
        <w:pStyle w:val="ListParagraph"/>
        <w:numPr>
          <w:ilvl w:val="0"/>
          <w:numId w:val="6"/>
        </w:numPr>
        <w:spacing w:line="360" w:lineRule="auto"/>
        <w:jc w:val="both"/>
      </w:pPr>
      <w:r>
        <w:t>Is the mine wo</w:t>
      </w:r>
      <w:r w:rsidR="00195618">
        <w:t>rker still employed on the mine, a</w:t>
      </w:r>
      <w:r w:rsidR="00E4068A">
        <w:t>nd if not, why? The worker can leave the mine for various reasons. They could leave for personal reasons, they could be dismissed due to misconduct or retrenched due to being replaced by driverless haul trucks</w:t>
      </w:r>
      <w:r w:rsidR="007B568A">
        <w:t>.</w:t>
      </w:r>
      <w:r w:rsidR="00E4068A">
        <w:t xml:space="preserve">  </w:t>
      </w:r>
    </w:p>
    <w:p w14:paraId="04CDCF07" w14:textId="6F7EB36E" w:rsidR="001D5A09" w:rsidRDefault="001D5A09" w:rsidP="00D95545">
      <w:pPr>
        <w:pStyle w:val="ListParagraph"/>
        <w:numPr>
          <w:ilvl w:val="0"/>
          <w:numId w:val="6"/>
        </w:numPr>
        <w:spacing w:line="360" w:lineRule="auto"/>
        <w:jc w:val="both"/>
      </w:pPr>
      <w:r>
        <w:t>What is the miner</w:t>
      </w:r>
      <w:r w:rsidR="00195618">
        <w:t>’</w:t>
      </w:r>
      <w:r>
        <w:t xml:space="preserve">s position on the mine? </w:t>
      </w:r>
      <w:r w:rsidR="00E0476A">
        <w:t xml:space="preserve">It needs to be established if this person’s job description is related to haul trucks and the moving of earth on the mine. </w:t>
      </w:r>
      <w:r>
        <w:t xml:space="preserve">This can </w:t>
      </w:r>
      <w:r w:rsidR="00E0476A">
        <w:t xml:space="preserve">also </w:t>
      </w:r>
      <w:r>
        <w:t>be very illuminating in the case where haul truck drivers are moved to new positions. If the miner</w:t>
      </w:r>
      <w:r w:rsidR="00195618">
        <w:t>’</w:t>
      </w:r>
      <w:r>
        <w:t>s position changed, they will be asked if it is due to their job being replaced by a driverless haul truck.</w:t>
      </w:r>
    </w:p>
    <w:p w14:paraId="068DFE91" w14:textId="492DFD85" w:rsidR="00F31BF1" w:rsidRDefault="00583308" w:rsidP="00D95545">
      <w:pPr>
        <w:pStyle w:val="ListParagraph"/>
        <w:numPr>
          <w:ilvl w:val="0"/>
          <w:numId w:val="6"/>
        </w:numPr>
        <w:spacing w:line="360" w:lineRule="auto"/>
        <w:jc w:val="both"/>
      </w:pPr>
      <w:r>
        <w:t xml:space="preserve">What is the mine workers current </w:t>
      </w:r>
      <w:r w:rsidR="00D54376">
        <w:t xml:space="preserve">annual </w:t>
      </w:r>
      <w:r>
        <w:t>salary?</w:t>
      </w:r>
      <w:r w:rsidR="00D54376">
        <w:t xml:space="preserve"> This information might be more difficult to collect since not all miners might remember what their annual salary is at the time.</w:t>
      </w:r>
    </w:p>
    <w:p w14:paraId="69ACF94C" w14:textId="0095BFD3" w:rsidR="00D54376" w:rsidRPr="00F31BF1" w:rsidRDefault="00B2368F" w:rsidP="00D95545">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xml:space="preserve">. This question needs to be asked to </w:t>
      </w:r>
      <w:r w:rsidR="00B47778">
        <w:t>a larger number of respondents.</w:t>
      </w:r>
    </w:p>
    <w:p w14:paraId="2F5FD8EC" w14:textId="0CBCD08C" w:rsidR="00663F35" w:rsidRDefault="00663F35" w:rsidP="00D95545">
      <w:pPr>
        <w:pStyle w:val="Heading1"/>
        <w:spacing w:before="0" w:after="200" w:line="360" w:lineRule="auto"/>
        <w:jc w:val="both"/>
        <w:rPr>
          <w:rFonts w:ascii="Arial" w:hAnsi="Arial" w:cs="Arial"/>
          <w:b/>
          <w:color w:val="auto"/>
          <w:sz w:val="24"/>
          <w:szCs w:val="24"/>
        </w:rPr>
      </w:pPr>
      <w:bookmarkStart w:id="17" w:name="_Toc531441750"/>
      <w:r w:rsidRPr="00946CA0">
        <w:rPr>
          <w:rFonts w:ascii="Arial" w:hAnsi="Arial" w:cs="Arial"/>
          <w:b/>
          <w:color w:val="auto"/>
          <w:sz w:val="24"/>
          <w:szCs w:val="24"/>
        </w:rPr>
        <w:t>Data analysis</w:t>
      </w:r>
      <w:bookmarkEnd w:id="17"/>
    </w:p>
    <w:p w14:paraId="42994B86" w14:textId="4DFD9886" w:rsidR="00D41ACA" w:rsidRPr="00D41ACA" w:rsidRDefault="00D41ACA" w:rsidP="00754A1E">
      <w:pPr>
        <w:spacing w:line="360" w:lineRule="auto"/>
      </w:pPr>
      <w:r>
        <w:t>This study will be able to determine how much more viable the surveyed mines</w:t>
      </w:r>
      <w:r w:rsidR="00195618">
        <w:t xml:space="preserve"> have become due to automation. I</w:t>
      </w:r>
      <w:r>
        <w:t>t will not be able to gather information on mines, that were closed due t</w:t>
      </w:r>
      <w:r w:rsidR="00195618">
        <w:t>o not being economically viable and</w:t>
      </w:r>
      <w:r>
        <w:t xml:space="preserve"> can be reopened when the cost per ton has dropped to the required levels. Because, these mines will not be part of the study and will not be known at the beginning of the study. The same holds for new mines. </w:t>
      </w:r>
    </w:p>
    <w:p w14:paraId="4B57F562" w14:textId="0975D433" w:rsidR="00F07C70" w:rsidRDefault="00CC5585" w:rsidP="00D95545">
      <w:pPr>
        <w:spacing w:line="360" w:lineRule="auto"/>
      </w:pPr>
      <w:r>
        <w:t xml:space="preserve">The sampling error needs to be computed for all the data compiled from all the miners for each year as described in </w:t>
      </w:r>
      <w:r w:rsidR="00CB308B">
        <w:t xml:space="preserve">Sapsford </w:t>
      </w:r>
      <w:r w:rsidR="00CB308B">
        <w:fldChar w:fldCharType="begin" w:fldLock="1"/>
      </w:r>
      <w:r w:rsidR="00D41AC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suppress-author":1,"uris":["http://www.mendeley.com/documents/?uuid=b4309720-04b7-46a6-ac65-c5afc34e18a4"]}],"mendeley":{"formattedCitation":"(2007)","plainTextFormattedCitation":"(2007)","previouslyFormattedCitation":"(2007)"},"properties":{"noteIndex":0},"schema":"https://github.com/citation-style-language/schema/raw/master/csl-citation.json"}</w:instrText>
      </w:r>
      <w:r w:rsidR="00CB308B">
        <w:fldChar w:fldCharType="separate"/>
      </w:r>
      <w:r w:rsidR="00CB308B" w:rsidRPr="00CB308B">
        <w:rPr>
          <w:noProof/>
        </w:rPr>
        <w:t>(2007)</w:t>
      </w:r>
      <w:r w:rsidR="00CB308B">
        <w:fldChar w:fldCharType="end"/>
      </w:r>
      <w:r>
        <w:t xml:space="preserve">. </w:t>
      </w:r>
    </w:p>
    <w:p w14:paraId="085A6E4A" w14:textId="233BABFC" w:rsidR="007A1FAD" w:rsidRDefault="007A1FAD" w:rsidP="00D95545">
      <w:pPr>
        <w:spacing w:line="360" w:lineRule="auto"/>
      </w:pPr>
      <w:r>
        <w:t>The following variables will be used for data analysis</w:t>
      </w:r>
      <w:r w:rsidR="00637B77">
        <w:t xml:space="preserve"> and will be directly </w:t>
      </w:r>
      <w:r w:rsidR="00934D90">
        <w:t>from</w:t>
      </w:r>
      <w:r w:rsidR="00637B77">
        <w:t xml:space="preserve"> the surveys</w:t>
      </w:r>
      <w:r>
        <w:t>:</w:t>
      </w:r>
    </w:p>
    <w:p w14:paraId="3D9DD6E1" w14:textId="63D13FC4" w:rsidR="007A1FAD" w:rsidRDefault="007A1FAD" w:rsidP="007A1FAD">
      <w:pPr>
        <w:pStyle w:val="ListParagraph"/>
        <w:numPr>
          <w:ilvl w:val="0"/>
          <w:numId w:val="12"/>
        </w:numPr>
        <w:spacing w:line="360" w:lineRule="auto"/>
      </w:pPr>
      <w:r>
        <w:lastRenderedPageBreak/>
        <w:t>The number of dri</w:t>
      </w:r>
      <w:r w:rsidR="00A651E9">
        <w:t>verless haul trucks on a mine (N</w:t>
      </w:r>
      <w:r w:rsidR="00A651E9">
        <w:rPr>
          <w:vertAlign w:val="subscript"/>
        </w:rPr>
        <w:t>d</w:t>
      </w:r>
      <w:r>
        <w:t>).</w:t>
      </w:r>
      <w:r w:rsidR="00637B77">
        <w:t xml:space="preserve"> </w:t>
      </w:r>
    </w:p>
    <w:p w14:paraId="550F807A" w14:textId="7C511FE2" w:rsidR="007A1FAD" w:rsidRDefault="007A1FAD" w:rsidP="007A1FAD">
      <w:pPr>
        <w:pStyle w:val="ListParagraph"/>
        <w:numPr>
          <w:ilvl w:val="0"/>
          <w:numId w:val="12"/>
        </w:numPr>
        <w:spacing w:line="360" w:lineRule="auto"/>
      </w:pPr>
      <w:r>
        <w:t>The number of haul trucks on a mine (N</w:t>
      </w:r>
      <w:r w:rsidR="00A651E9">
        <w:rPr>
          <w:vertAlign w:val="subscript"/>
        </w:rPr>
        <w:t>h</w:t>
      </w:r>
      <w:r>
        <w:t>).</w:t>
      </w:r>
    </w:p>
    <w:p w14:paraId="6FFFAE09" w14:textId="60F1BB17" w:rsidR="007A1FAD" w:rsidRDefault="00A651E9" w:rsidP="007A1FAD">
      <w:pPr>
        <w:pStyle w:val="ListParagraph"/>
        <w:numPr>
          <w:ilvl w:val="0"/>
          <w:numId w:val="12"/>
        </w:numPr>
        <w:spacing w:line="360" w:lineRule="auto"/>
      </w:pPr>
      <w:r>
        <w:t>The number of surveyed miners on a mine (N</w:t>
      </w:r>
      <w:r>
        <w:rPr>
          <w:vertAlign w:val="subscript"/>
        </w:rPr>
        <w:t>m</w:t>
      </w:r>
      <w:r>
        <w:t>)</w:t>
      </w:r>
      <w:r w:rsidR="00B47778">
        <w:t>.</w:t>
      </w:r>
    </w:p>
    <w:p w14:paraId="6231ED4F" w14:textId="34A35BDD" w:rsidR="00A651E9" w:rsidRDefault="00A651E9" w:rsidP="007A1FAD">
      <w:pPr>
        <w:pStyle w:val="ListParagraph"/>
        <w:numPr>
          <w:ilvl w:val="0"/>
          <w:numId w:val="12"/>
        </w:numPr>
        <w:spacing w:line="360" w:lineRule="auto"/>
      </w:pPr>
      <w:r>
        <w:t>The salary of each miner (S)</w:t>
      </w:r>
      <w:r w:rsidR="00B47778">
        <w:t>.</w:t>
      </w:r>
    </w:p>
    <w:p w14:paraId="79E3F749" w14:textId="0BECB881" w:rsidR="00637B77" w:rsidRDefault="00637B77" w:rsidP="00637B77">
      <w:pPr>
        <w:pStyle w:val="ListParagraph"/>
        <w:numPr>
          <w:ilvl w:val="0"/>
          <w:numId w:val="12"/>
        </w:numPr>
        <w:spacing w:line="360" w:lineRule="auto"/>
      </w:pPr>
      <w:r>
        <w:t>The number of haul truck related accidents on a mine (A)</w:t>
      </w:r>
    </w:p>
    <w:p w14:paraId="136EDED8" w14:textId="23CB0C0F" w:rsidR="00B47778" w:rsidRDefault="00B47778" w:rsidP="00637B77">
      <w:pPr>
        <w:pStyle w:val="ListParagraph"/>
        <w:numPr>
          <w:ilvl w:val="0"/>
          <w:numId w:val="12"/>
        </w:numPr>
        <w:spacing w:line="360" w:lineRule="auto"/>
      </w:pPr>
      <w:r>
        <w:t>The number of maintenance and operational staff working with haul trucks on the mine (N</w:t>
      </w:r>
      <w:r>
        <w:rPr>
          <w:vertAlign w:val="subscript"/>
        </w:rPr>
        <w:t>O</w:t>
      </w:r>
      <w:r>
        <w:t>).</w:t>
      </w:r>
    </w:p>
    <w:p w14:paraId="5D5B06B1" w14:textId="3431E95B" w:rsidR="00543586" w:rsidRDefault="00543586" w:rsidP="00637B77">
      <w:pPr>
        <w:pStyle w:val="ListParagraph"/>
        <w:numPr>
          <w:ilvl w:val="0"/>
          <w:numId w:val="12"/>
        </w:numPr>
        <w:spacing w:line="360" w:lineRule="auto"/>
      </w:pPr>
      <w:r>
        <w:t>The mine viability (V)</w:t>
      </w:r>
      <w:r w:rsidR="0096691E">
        <w:t xml:space="preserve"> which will be the number of years until the mine is projected to be closed.</w:t>
      </w:r>
    </w:p>
    <w:p w14:paraId="79BF5BFD" w14:textId="469A1521" w:rsidR="00637B77" w:rsidRDefault="00637B77" w:rsidP="00637B77">
      <w:pPr>
        <w:spacing w:line="360" w:lineRule="auto"/>
      </w:pPr>
      <w:r>
        <w:t xml:space="preserve">These variables will be calculated </w:t>
      </w:r>
    </w:p>
    <w:p w14:paraId="0236B5D0" w14:textId="1B289021" w:rsidR="00A651E9" w:rsidRDefault="00934D90" w:rsidP="007A1FAD">
      <w:pPr>
        <w:pStyle w:val="ListParagraph"/>
        <w:numPr>
          <w:ilvl w:val="0"/>
          <w:numId w:val="12"/>
        </w:numPr>
        <w:spacing w:line="360" w:lineRule="auto"/>
      </w:pPr>
      <w:r>
        <w:t>The m</w:t>
      </w:r>
      <w:r w:rsidR="00637B77">
        <w:t>edian</w:t>
      </w:r>
      <w:r w:rsidR="00A651E9">
        <w:t xml:space="preserve"> salary of the surveyed miners on the mine (S</w:t>
      </w:r>
      <w:r w:rsidR="00637B77">
        <w:rPr>
          <w:vertAlign w:val="subscript"/>
        </w:rPr>
        <w:t>m</w:t>
      </w:r>
      <w:r w:rsidR="00637B77">
        <w:t>)</w:t>
      </w:r>
      <w:r w:rsidR="00A651E9">
        <w:t>.</w:t>
      </w:r>
      <w:r w:rsidR="00637B77">
        <w:t xml:space="preserve"> The median salary is used to protect against outliers. Calculating the mean is very sensitive to outliers </w:t>
      </w:r>
      <w:r w:rsidR="00637B77">
        <w:fldChar w:fldCharType="begin" w:fldLock="1"/>
      </w:r>
      <w:r w:rsidR="00223CB8">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rsidR="00637B77">
        <w:fldChar w:fldCharType="separate"/>
      </w:r>
      <w:r w:rsidR="00637B77" w:rsidRPr="00637B77">
        <w:rPr>
          <w:noProof/>
        </w:rPr>
        <w:t>(Ali and Bhaskar, 2016)</w:t>
      </w:r>
      <w:r w:rsidR="00637B77">
        <w:fldChar w:fldCharType="end"/>
      </w:r>
      <w:r w:rsidR="00637B77">
        <w:t xml:space="preserve">. </w:t>
      </w:r>
    </w:p>
    <w:p w14:paraId="2748F577" w14:textId="0CDC7D69" w:rsidR="00A651E9" w:rsidRDefault="00A651E9" w:rsidP="007A1FAD">
      <w:pPr>
        <w:pStyle w:val="ListParagraph"/>
        <w:numPr>
          <w:ilvl w:val="0"/>
          <w:numId w:val="12"/>
        </w:numPr>
        <w:spacing w:line="360" w:lineRule="auto"/>
      </w:pPr>
      <w:r>
        <w:t>The proportion of driverless haul trucks to haul trucks on a mine (P)</w:t>
      </w:r>
      <w:r w:rsidR="00637B77">
        <w:t>. This normalization protects the analysis against variations in production. The number of haul trucks a mine uses may be influenced by production issues that are independent of the usage of driverless haul trucks. For example, more trucks are added due to a sudden spike in the price of the commodity the mine in mining.</w:t>
      </w:r>
    </w:p>
    <w:p w14:paraId="7E3293C4" w14:textId="38F8762E" w:rsidR="00637B77" w:rsidRDefault="00027837" w:rsidP="00D95545">
      <w:pPr>
        <w:spacing w:line="360" w:lineRule="auto"/>
      </w:pPr>
      <w:r>
        <w:t xml:space="preserve">Descriptive statistics will be applied to </w:t>
      </w:r>
      <w:r w:rsidR="00637B77">
        <w:t xml:space="preserve">this </w:t>
      </w:r>
      <w:r>
        <w:t xml:space="preserve">data </w:t>
      </w:r>
      <w:r>
        <w:fldChar w:fldCharType="begin" w:fldLock="1"/>
      </w:r>
      <w:r w:rsidR="00637B77">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fldChar w:fldCharType="separate"/>
      </w:r>
      <w:r w:rsidRPr="00027837">
        <w:rPr>
          <w:noProof/>
        </w:rPr>
        <w:t>(Ali and Bhaskar, 2016)</w:t>
      </w:r>
      <w:r>
        <w:fldChar w:fldCharType="end"/>
      </w:r>
      <w:r>
        <w:t>.</w:t>
      </w:r>
      <w:r w:rsidR="00B06E3B">
        <w:t xml:space="preserve"> We then calculate mean</w:t>
      </w:r>
      <w:r w:rsidR="00A20987">
        <w:t>,</w:t>
      </w:r>
      <w:r w:rsidR="00B06E3B">
        <w:t xml:space="preserve"> median and mode for this data.</w:t>
      </w:r>
    </w:p>
    <w:p w14:paraId="2A4D5E26" w14:textId="743CC415" w:rsidR="00F41206" w:rsidRDefault="00223CB8" w:rsidP="00D95545">
      <w:pPr>
        <w:spacing w:line="360" w:lineRule="auto"/>
      </w:pPr>
      <w:r>
        <w:t xml:space="preserve">From the literature, it is shown that automation affects the socio-economic situation of miners and the safety </w:t>
      </w:r>
      <w:r w:rsidR="00934D90">
        <w:t>of</w:t>
      </w:r>
      <w:r>
        <w:t xml:space="preserve"> the mines. This dependence needs to be shown for our data. The ANOVA </w:t>
      </w:r>
      <w:r>
        <w:fldChar w:fldCharType="begin" w:fldLock="1"/>
      </w:r>
      <w:r w:rsidR="00117CBF">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fldChar w:fldCharType="separate"/>
      </w:r>
      <w:r w:rsidRPr="00223CB8">
        <w:rPr>
          <w:noProof/>
        </w:rPr>
        <w:t>(Ali and Bhaskar, 2016)</w:t>
      </w:r>
      <w:r>
        <w:fldChar w:fldCharType="end"/>
      </w:r>
      <w:r>
        <w:t xml:space="preserve"> method will be used for this. More specifically repeated measures ANOVA, because data will be collected at 5 different points in time and the conditions may vary.</w:t>
      </w:r>
    </w:p>
    <w:p w14:paraId="7F36B4FA" w14:textId="128ED97F" w:rsidR="0096691E" w:rsidRDefault="00F41206" w:rsidP="00D95545">
      <w:pPr>
        <w:spacing w:line="360" w:lineRule="auto"/>
      </w:pPr>
      <w:r>
        <w:t xml:space="preserve">Finally, </w:t>
      </w:r>
      <w:r w:rsidR="00934D90">
        <w:t xml:space="preserve">the </w:t>
      </w:r>
      <w:r>
        <w:t>proportion of driverless haul trucks per mine (P) will be plotted against the median salary per mine (S</w:t>
      </w:r>
      <w:r>
        <w:rPr>
          <w:vertAlign w:val="subscript"/>
        </w:rPr>
        <w:t>m</w:t>
      </w:r>
      <w:r>
        <w:t>)</w:t>
      </w:r>
      <w:r w:rsidR="00B47778">
        <w:t>,</w:t>
      </w:r>
      <w:r w:rsidR="0096691E">
        <w:t xml:space="preserve"> </w:t>
      </w:r>
      <w:r w:rsidR="00934D90">
        <w:t xml:space="preserve">the </w:t>
      </w:r>
      <w:r w:rsidR="0096691E">
        <w:t>viability of the mine each mine (V)</w:t>
      </w:r>
      <w:r w:rsidR="00B47778">
        <w:t xml:space="preserve"> and the number of maintenance and operational staff (N</w:t>
      </w:r>
      <w:r w:rsidR="00B47778">
        <w:rPr>
          <w:vertAlign w:val="subscript"/>
        </w:rPr>
        <w:t>O</w:t>
      </w:r>
      <w:r w:rsidR="00B47778">
        <w:t>).</w:t>
      </w:r>
      <w:r w:rsidR="0096691E">
        <w:t xml:space="preserve"> </w:t>
      </w:r>
      <w:r>
        <w:t>This should show how much driverless haul trucks affect miners socio-economically</w:t>
      </w:r>
      <w:r w:rsidR="0096691E">
        <w:t>.</w:t>
      </w:r>
    </w:p>
    <w:p w14:paraId="4CD6B663" w14:textId="65AC642F" w:rsidR="00A70D98" w:rsidRDefault="0096691E" w:rsidP="00992293">
      <w:pPr>
        <w:spacing w:line="360" w:lineRule="auto"/>
        <w:jc w:val="both"/>
      </w:pPr>
      <w:r>
        <w:lastRenderedPageBreak/>
        <w:t xml:space="preserve">The proportion of driverless haul trucks per mine (P) will be also plotted against the number of accidents per mine (A). This will show how </w:t>
      </w:r>
      <w:r w:rsidR="00F41206">
        <w:t>safety on the mines</w:t>
      </w:r>
      <w:r>
        <w:t xml:space="preserve"> has been affected</w:t>
      </w:r>
      <w:r w:rsidR="00F41206">
        <w:t>.</w:t>
      </w:r>
    </w:p>
    <w:p w14:paraId="0762B095" w14:textId="3F084A82" w:rsidR="00663F35" w:rsidRDefault="00663F35" w:rsidP="007E7DB5">
      <w:pPr>
        <w:pStyle w:val="Heading1"/>
        <w:spacing w:before="0" w:after="200" w:line="360" w:lineRule="auto"/>
        <w:jc w:val="both"/>
        <w:rPr>
          <w:rFonts w:ascii="Arial" w:hAnsi="Arial" w:cs="Arial"/>
          <w:b/>
          <w:color w:val="auto"/>
          <w:sz w:val="24"/>
          <w:szCs w:val="24"/>
        </w:rPr>
      </w:pPr>
      <w:bookmarkStart w:id="18" w:name="_Toc531441751"/>
      <w:r w:rsidRPr="00946CA0">
        <w:rPr>
          <w:rFonts w:ascii="Arial" w:hAnsi="Arial" w:cs="Arial"/>
          <w:b/>
          <w:color w:val="auto"/>
          <w:sz w:val="24"/>
          <w:szCs w:val="24"/>
        </w:rPr>
        <w:t>Data verification</w:t>
      </w:r>
      <w:bookmarkEnd w:id="18"/>
    </w:p>
    <w:p w14:paraId="3C1F44A1" w14:textId="01DFCDC5" w:rsidR="00634CB3" w:rsidRDefault="003A3670" w:rsidP="00992293">
      <w:pPr>
        <w:spacing w:line="360" w:lineRule="auto"/>
        <w:jc w:val="both"/>
      </w:pPr>
      <w:r>
        <w:t>Most of the literature included in this proposal, when relating to automation, relates to driverless cars</w:t>
      </w:r>
      <w:r w:rsidR="004D19BB">
        <w:t xml:space="preserve"> and trucks </w:t>
      </w:r>
      <w:r w:rsidR="004D19BB">
        <w:fldChar w:fldCharType="begin" w:fldLock="1"/>
      </w:r>
      <w:r w:rsidR="00220E0F">
        <w:instrText>ADDIN CSL_CITATION {"citationItems":[{"id":"ITEM-1","itemData":{"DOI":"10.1145/3239060.3240446","ISBN":"978-1-4503-5946-7","author":[{"dropping-particle":"","family":"Fröhlich","given":"Peter","non-dropping-particle":"","parse-names":false,"suffix":""},{"dropping-particle":"","family":"Sackl","given":"Andreas","non-dropping-particle":"","parse-names":false,"suffix":""},{"dropping-particle":"","family":"Trösterer","given":"Sandra","non-dropping-particle":"","parse-names":false,"suffix":""},{"dropping-particle":"","family":"Meschtscherjakov","given":"Alexander","non-dropping-particle":"","parse-names":false,"suffix":""},{"dropping-particle":"","family":"Diamond","given":"Lisa","non-dropping-particle":"","parse-names":false,"suffix":""},{"dropping-particle":"","family":"Tscheligi","given":"Manfred","non-dropping-particle":"","parse-names":false,"suffix":""}],"collection-title":"AutomotiveUI '18","container-title":"Proceedings of the 10th International Conference on Automotive User Interfaces and Interactive Vehicular Applications","id":"ITEM-1","issued":{"date-parts":[["2018"]]},"page":"129-136","publisher":"ACM","publisher-place":"New York, NY, USA","title":"Acceptance Factors for Future Workplaces in Highly Automated Trucks","type":"paper-conference"},"uris":["http://www.mendeley.com/documents/?uuid=5a68461c-f0ed-4ea8-86a7-c4037b6f878d"]},{"id":"ITEM-2","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2","issued":{"date-parts":[["2018"]]},"page":"1-5","title":"Use of Artificial Intelligence , Machine Learning, and Autonomous Technologies in the Mining Industry","type":"paper-conference","volume":"43"},"uris":["http://www.mendeley.com/documents/?uuid=e93d1ac4-294e-3006-bba1-9c2b1e16cab5"]}],"mendeley":{"formattedCitation":"(Fröhlich &lt;i&gt;et al.&lt;/i&gt;, 2018; Hyder, Siau and Nah, 2018)","plainTextFormattedCitation":"(Fröhlich et al., 2018; Hyder, Siau and Nah, 2018)","previouslyFormattedCitation":"(Fröhlich &lt;i&gt;et al.&lt;/i&gt;, 2018; Hyder, Siau and Nah, 2018)"},"properties":{"noteIndex":0},"schema":"https://github.com/citation-style-language/schema/raw/master/csl-citation.json"}</w:instrText>
      </w:r>
      <w:r w:rsidR="004D19BB">
        <w:fldChar w:fldCharType="separate"/>
      </w:r>
      <w:r w:rsidR="004D19BB" w:rsidRPr="004D19BB">
        <w:rPr>
          <w:noProof/>
        </w:rPr>
        <w:t xml:space="preserve">(Fröhlich </w:t>
      </w:r>
      <w:r w:rsidR="004D19BB" w:rsidRPr="004D19BB">
        <w:rPr>
          <w:i/>
          <w:noProof/>
        </w:rPr>
        <w:t>et al.</w:t>
      </w:r>
      <w:r w:rsidR="004D19BB" w:rsidRPr="004D19BB">
        <w:rPr>
          <w:noProof/>
        </w:rPr>
        <w:t>, 2018; Hyder, Siau and Nah, 2018)</w:t>
      </w:r>
      <w:r w:rsidR="004D19BB">
        <w:fldChar w:fldCharType="end"/>
      </w:r>
      <w:r>
        <w:t>. The problem of driverless cars will affect many more people than driverless haul trucks</w:t>
      </w:r>
      <w:r w:rsidR="004D19BB">
        <w:t xml:space="preserve"> due to the sheer number of vehicles on the road contrasted to the relatively low amount of haul trucks on mines.</w:t>
      </w:r>
      <w:r>
        <w:t xml:space="preserve"> Which would to a certain extent explain the difference in the </w:t>
      </w:r>
      <w:r w:rsidR="004D19BB">
        <w:t xml:space="preserve">amount of literature available. </w:t>
      </w:r>
    </w:p>
    <w:p w14:paraId="3D264D98" w14:textId="417CF0F5" w:rsidR="004D19BB" w:rsidRDefault="004D19BB" w:rsidP="00992293">
      <w:pPr>
        <w:spacing w:line="360" w:lineRule="auto"/>
        <w:jc w:val="both"/>
      </w:pPr>
      <w:r>
        <w:t xml:space="preserve">Haul trucks differ from cars and road going trucks in 3 main aspects. </w:t>
      </w:r>
    </w:p>
    <w:p w14:paraId="16555981" w14:textId="5EBFEA7C" w:rsidR="004D19BB" w:rsidRDefault="008957B6" w:rsidP="00992293">
      <w:pPr>
        <w:pStyle w:val="ListParagraph"/>
        <w:numPr>
          <w:ilvl w:val="0"/>
          <w:numId w:val="10"/>
        </w:numPr>
        <w:spacing w:line="360" w:lineRule="auto"/>
        <w:ind w:left="0"/>
        <w:jc w:val="both"/>
      </w:pPr>
      <w:r>
        <w:t xml:space="preserve">Haul trucks tend to be much larger than cars or road going trucks </w:t>
      </w:r>
      <w:r>
        <w:fldChar w:fldCharType="begin" w:fldLock="1"/>
      </w:r>
      <w:r w:rsidR="00027837">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8957B6">
        <w:rPr>
          <w:noProof/>
        </w:rPr>
        <w:t>(CAT, 2018)</w:t>
      </w:r>
      <w:r>
        <w:fldChar w:fldCharType="end"/>
      </w:r>
      <w:r>
        <w:t>.</w:t>
      </w:r>
    </w:p>
    <w:p w14:paraId="183D44C8" w14:textId="313EC26F" w:rsidR="004D19BB" w:rsidRDefault="004D19BB" w:rsidP="00992293">
      <w:pPr>
        <w:pStyle w:val="ListParagraph"/>
        <w:numPr>
          <w:ilvl w:val="0"/>
          <w:numId w:val="10"/>
        </w:numPr>
        <w:spacing w:line="360" w:lineRule="auto"/>
        <w:ind w:left="0"/>
        <w:jc w:val="both"/>
      </w:pPr>
      <w:r>
        <w:t xml:space="preserve">The maximum speeds involved in haul trucks are lower than those of cars and road going trucks. For instance, the CAT 793F has a maximum speed of 60km/h </w:t>
      </w:r>
      <w:r>
        <w:fldChar w:fldCharType="begin" w:fldLock="1"/>
      </w:r>
      <w:r w:rsidR="008957B6">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4D19BB">
        <w:rPr>
          <w:noProof/>
        </w:rPr>
        <w:t>(CAT, 2018)</w:t>
      </w:r>
      <w:r>
        <w:fldChar w:fldCharType="end"/>
      </w:r>
      <w:r>
        <w:t>.</w:t>
      </w:r>
    </w:p>
    <w:p w14:paraId="4FB5E335" w14:textId="3FB6691F" w:rsidR="008957B6" w:rsidRDefault="008957B6" w:rsidP="00992293">
      <w:pPr>
        <w:pStyle w:val="ListParagraph"/>
        <w:numPr>
          <w:ilvl w:val="0"/>
          <w:numId w:val="10"/>
        </w:numPr>
        <w:spacing w:line="360" w:lineRule="auto"/>
        <w:ind w:left="0"/>
        <w:jc w:val="both"/>
      </w:pPr>
      <w:r>
        <w:t>Haul trucks operate in large mines with fewer other vehicles and pedestrians.</w:t>
      </w:r>
    </w:p>
    <w:p w14:paraId="53EBA526" w14:textId="5A0E08C2" w:rsidR="008957B6" w:rsidRDefault="00934D90" w:rsidP="00992293">
      <w:pPr>
        <w:spacing w:line="360" w:lineRule="auto"/>
        <w:jc w:val="both"/>
      </w:pPr>
      <w:r>
        <w:t>T</w:t>
      </w:r>
      <w:r w:rsidR="008957B6">
        <w:t xml:space="preserve">he trolley problem </w:t>
      </w:r>
      <w:r>
        <w:t xml:space="preserve">still affects haul trucks </w:t>
      </w:r>
      <w:r w:rsidR="008957B6">
        <w:t>because they are still vehicles driving at speed in an environment with other vehicles and pedestrians. Also, their automation will mean that there is less of a need for haul truck drivers. Just as automating cars mean fewer driving jobs.</w:t>
      </w:r>
    </w:p>
    <w:p w14:paraId="13060AF2" w14:textId="7F9442DB" w:rsidR="008957B6" w:rsidRPr="00634CB3" w:rsidRDefault="00992293" w:rsidP="00992293">
      <w:pPr>
        <w:spacing w:line="360" w:lineRule="auto"/>
        <w:jc w:val="both"/>
      </w:pPr>
      <w:r>
        <w:t>A system of double entry will be used to store the data, ensuring accuracy. Additionally, proofreading of the data by the researchers will also be done.</w:t>
      </w:r>
    </w:p>
    <w:p w14:paraId="53CA000D" w14:textId="77777777" w:rsidR="00B36382" w:rsidRDefault="00B36382" w:rsidP="007E7DB5">
      <w:pPr>
        <w:pStyle w:val="Heading1"/>
        <w:spacing w:before="0" w:after="200" w:line="360" w:lineRule="auto"/>
        <w:jc w:val="both"/>
        <w:rPr>
          <w:rFonts w:ascii="Arial" w:hAnsi="Arial" w:cs="Arial"/>
          <w:b/>
          <w:color w:val="auto"/>
          <w:sz w:val="24"/>
          <w:szCs w:val="24"/>
        </w:rPr>
      </w:pPr>
      <w:bookmarkStart w:id="19" w:name="_Toc531441752"/>
      <w:r>
        <w:rPr>
          <w:rFonts w:ascii="Arial" w:hAnsi="Arial" w:cs="Arial"/>
          <w:b/>
          <w:color w:val="auto"/>
          <w:sz w:val="24"/>
          <w:szCs w:val="24"/>
        </w:rPr>
        <w:t>Ethical consideration</w:t>
      </w:r>
      <w:bookmarkEnd w:id="19"/>
    </w:p>
    <w:p w14:paraId="576FFB6E" w14:textId="43178FC7" w:rsidR="000114FE" w:rsidRDefault="000114FE" w:rsidP="00992293">
      <w:pPr>
        <w:spacing w:line="360" w:lineRule="auto"/>
        <w:jc w:val="both"/>
      </w:pPr>
      <w:r>
        <w:t xml:space="preserve">Sensitive information regarding miners financial and medical status will be gathered by this study. </w:t>
      </w:r>
      <w:r w:rsidR="00E0476A">
        <w:t xml:space="preserve">The mines will also be giving sensitive information in the form of layoffs etc. </w:t>
      </w:r>
      <w:r>
        <w:t>Efforts need to be made to ensure the security of this information. Before the data is given for data analysis, the data needs to be anonymi</w:t>
      </w:r>
      <w:r w:rsidR="00195618">
        <w:t>s</w:t>
      </w:r>
      <w:r>
        <w:t xml:space="preserve">ed. Only then can the data be analyzed or published. Interviewers will facilitate the answering of questionnaires and should hand over the questionnaires to the study leader as soon as possible. Access to the raw data i.e. </w:t>
      </w:r>
      <w:r>
        <w:lastRenderedPageBreak/>
        <w:t xml:space="preserve">questionnaires will be restricted. After processing the questionnaires will be stored in a safe location </w:t>
      </w:r>
      <w:r w:rsidR="00E816DB">
        <w:t>with only the study leader and supervisor having access.</w:t>
      </w:r>
    </w:p>
    <w:p w14:paraId="0F985152" w14:textId="798223CC" w:rsidR="00B36382" w:rsidRPr="00B36382" w:rsidRDefault="00B36382" w:rsidP="00992293">
      <w:pPr>
        <w:spacing w:line="360" w:lineRule="auto"/>
        <w:jc w:val="both"/>
      </w:pPr>
      <w:r>
        <w:t xml:space="preserve">The rights of the University of South Africa (UNISA) needs to be protected. This will be achieved </w:t>
      </w:r>
      <w:r w:rsidR="00007B5A">
        <w:t>in several ways.  The School of Computing Ethics sub-committee will have to give clearance for this research. The university will also retain the right to cancel this research project at any point. Also, each step of the research process will be under the strict guidance of a research supervisor, appointed by the university.</w:t>
      </w:r>
    </w:p>
    <w:p w14:paraId="0BCDC83C" w14:textId="6772E758" w:rsidR="00007B5A" w:rsidRPr="00007B5A" w:rsidRDefault="00007B5A" w:rsidP="00992293">
      <w:pPr>
        <w:spacing w:line="360" w:lineRule="auto"/>
        <w:jc w:val="both"/>
      </w:pPr>
      <w:r>
        <w:t>To maintain scientific integrity the researchers will declare any previous contact or conflict of interest with the miners or the mining companies. As previously stated, the personal data of the miners will be kept in a safe location with minimal access. At no point will any of the researchers contact the media to promote the research or</w:t>
      </w:r>
      <w:r w:rsidR="00934D90">
        <w:t>,</w:t>
      </w:r>
      <w:r>
        <w:t xml:space="preserve"> hand the raw data over for public consumption. This research will only be published in reputable peer-revie</w:t>
      </w:r>
      <w:r w:rsidR="006930DA">
        <w:t>we</w:t>
      </w:r>
      <w:r>
        <w:t>d</w:t>
      </w:r>
      <w:r w:rsidR="006930DA">
        <w:t xml:space="preserve"> journals.</w:t>
      </w:r>
      <w:r>
        <w:t xml:space="preserve">    </w:t>
      </w:r>
    </w:p>
    <w:p w14:paraId="436F1AE5" w14:textId="12B6C2AE" w:rsidR="005C525B" w:rsidRDefault="005C525B" w:rsidP="00B84ABE">
      <w:pPr>
        <w:pStyle w:val="Heading1"/>
        <w:spacing w:before="0" w:after="200" w:line="360" w:lineRule="auto"/>
        <w:jc w:val="both"/>
        <w:rPr>
          <w:rFonts w:ascii="Arial" w:hAnsi="Arial" w:cs="Arial"/>
          <w:b/>
          <w:color w:val="auto"/>
          <w:sz w:val="24"/>
          <w:szCs w:val="24"/>
        </w:rPr>
      </w:pPr>
      <w:bookmarkStart w:id="20" w:name="_Toc531441756"/>
      <w:r w:rsidRPr="00946CA0">
        <w:rPr>
          <w:rFonts w:ascii="Arial" w:hAnsi="Arial" w:cs="Arial"/>
          <w:b/>
          <w:color w:val="auto"/>
          <w:sz w:val="24"/>
          <w:szCs w:val="24"/>
        </w:rPr>
        <w:t>Conclusion</w:t>
      </w:r>
      <w:bookmarkEnd w:id="20"/>
    </w:p>
    <w:p w14:paraId="08573FA4" w14:textId="60EE2984" w:rsidR="0038112B" w:rsidRPr="0038112B" w:rsidRDefault="00DD4BB8" w:rsidP="00B84ABE">
      <w:pPr>
        <w:spacing w:line="360" w:lineRule="auto"/>
      </w:pPr>
      <w:r>
        <w:t xml:space="preserve">Driverless haul trucks have the potential to have drastic effects on South African open pit mines. Safety is set to increase with the automation of haul trucks, reducing </w:t>
      </w:r>
      <w:r w:rsidR="00934D90">
        <w:t xml:space="preserve">the </w:t>
      </w:r>
      <w:r>
        <w:t>amount of human interaction</w:t>
      </w:r>
      <w:r w:rsidR="00934D90">
        <w:t>,</w:t>
      </w:r>
      <w:r>
        <w:t xml:space="preserve"> therefore reducing the number of fatalities these mines. Large scale lay-offs are a distinct possibility for many haul truck drivers. In a country with severe joblessness, </w:t>
      </w:r>
      <w:r w:rsidR="00934D90">
        <w:t xml:space="preserve">a </w:t>
      </w:r>
      <w:r>
        <w:t>large amount of job losses cannot be ignored. How these miners are affected needs to be studied and understood.</w:t>
      </w:r>
    </w:p>
    <w:p w14:paraId="4DC29A6B" w14:textId="1596A03A" w:rsidR="005C525B" w:rsidRPr="00946CA0" w:rsidRDefault="005C525B" w:rsidP="00B84ABE">
      <w:pPr>
        <w:pStyle w:val="Heading1"/>
        <w:spacing w:before="0" w:after="200" w:line="360" w:lineRule="auto"/>
        <w:jc w:val="both"/>
        <w:rPr>
          <w:rFonts w:ascii="Arial" w:hAnsi="Arial" w:cs="Arial"/>
          <w:b/>
          <w:color w:val="auto"/>
          <w:sz w:val="24"/>
          <w:szCs w:val="24"/>
        </w:rPr>
      </w:pPr>
      <w:bookmarkStart w:id="21" w:name="_Toc531441757"/>
      <w:r w:rsidRPr="00946CA0">
        <w:rPr>
          <w:rFonts w:ascii="Arial" w:hAnsi="Arial" w:cs="Arial"/>
          <w:b/>
          <w:color w:val="auto"/>
          <w:sz w:val="24"/>
          <w:szCs w:val="24"/>
        </w:rPr>
        <w:t>Completed references list</w:t>
      </w:r>
      <w:bookmarkEnd w:id="21"/>
    </w:p>
    <w:p w14:paraId="765985E1" w14:textId="5FBFA4EE" w:rsidR="0006171B" w:rsidRPr="0006171B" w:rsidRDefault="008D1387" w:rsidP="0006171B">
      <w:pPr>
        <w:widowControl w:val="0"/>
        <w:autoSpaceDE w:val="0"/>
        <w:autoSpaceDN w:val="0"/>
        <w:adjustRightInd w:val="0"/>
        <w:spacing w:line="360" w:lineRule="auto"/>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0006171B" w:rsidRPr="0006171B">
        <w:rPr>
          <w:noProof/>
          <w:szCs w:val="24"/>
        </w:rPr>
        <w:t xml:space="preserve">Abbot, R. and Bogenschneider, B. (2018) ‘Should Robots Pay Taxes? Tax Policy in the Age of Automation’, </w:t>
      </w:r>
      <w:r w:rsidR="0006171B" w:rsidRPr="0006171B">
        <w:rPr>
          <w:i/>
          <w:iCs/>
          <w:noProof/>
          <w:szCs w:val="24"/>
        </w:rPr>
        <w:t>Harvard Law &amp; Policy Review</w:t>
      </w:r>
      <w:r w:rsidR="0006171B" w:rsidRPr="0006171B">
        <w:rPr>
          <w:noProof/>
          <w:szCs w:val="24"/>
        </w:rPr>
        <w:t>, 12. doi: 10.2139/ssrn.2701092.</w:t>
      </w:r>
    </w:p>
    <w:p w14:paraId="6371FC5A"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Ali, Z. and Bhaskar, S. B. (2016) ‘Basic statistical tools in research and data analysis’, </w:t>
      </w:r>
      <w:r w:rsidRPr="0006171B">
        <w:rPr>
          <w:i/>
          <w:iCs/>
          <w:noProof/>
          <w:szCs w:val="24"/>
        </w:rPr>
        <w:t>Indian journal of anaesthesia</w:t>
      </w:r>
      <w:r w:rsidRPr="0006171B">
        <w:rPr>
          <w:noProof/>
          <w:szCs w:val="24"/>
        </w:rPr>
        <w:t>. Medknow Publications &amp; Media Pvt Ltd, 60(9), pp. 662–669. doi: 10.4103/0019-5049.190623.</w:t>
      </w:r>
    </w:p>
    <w:p w14:paraId="26EAED07"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Audi, R. (1999) ‘The Cambridge Dictionary of Philosophy, Second Edition’.</w:t>
      </w:r>
    </w:p>
    <w:p w14:paraId="1D93E157"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Bellamy, D. and Pravica, L. (2011) ‘Assessing the impact of driverless haul trucks in </w:t>
      </w:r>
      <w:r w:rsidRPr="0006171B">
        <w:rPr>
          <w:noProof/>
          <w:szCs w:val="24"/>
        </w:rPr>
        <w:lastRenderedPageBreak/>
        <w:t xml:space="preserve">Australian surface mining’, </w:t>
      </w:r>
      <w:r w:rsidRPr="0006171B">
        <w:rPr>
          <w:i/>
          <w:iCs/>
          <w:noProof/>
          <w:szCs w:val="24"/>
        </w:rPr>
        <w:t>Resources Policy</w:t>
      </w:r>
      <w:r w:rsidRPr="0006171B">
        <w:rPr>
          <w:noProof/>
          <w:szCs w:val="24"/>
        </w:rPr>
        <w:t>, 36(2), pp. 149–158. doi: 10.1016/j.resourpol.2010.09.002.</w:t>
      </w:r>
    </w:p>
    <w:p w14:paraId="4D387822"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Bodin, U., Andersson, U., Dadhich, S., Uhlin, E., Marklund, U. and Häggström, D. (2015) ‘Remote controlled short-cycle loading of bulk material in mining applications’, in </w:t>
      </w:r>
      <w:r w:rsidRPr="0006171B">
        <w:rPr>
          <w:i/>
          <w:iCs/>
          <w:noProof/>
          <w:szCs w:val="24"/>
        </w:rPr>
        <w:t>IFAC-PapersOnLine</w:t>
      </w:r>
      <w:r w:rsidRPr="0006171B">
        <w:rPr>
          <w:noProof/>
          <w:szCs w:val="24"/>
        </w:rPr>
        <w:t>, pp. 54–59. doi: 10.1016/j.ifacol.2015.10.077.</w:t>
      </w:r>
    </w:p>
    <w:p w14:paraId="0A658CAB"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Bonnefon, J. F., Shariff, A. and Rahwan, I. (2016) ‘The social dilemma of autonomous vehicles’, </w:t>
      </w:r>
      <w:r w:rsidRPr="0006171B">
        <w:rPr>
          <w:i/>
          <w:iCs/>
          <w:noProof/>
          <w:szCs w:val="24"/>
        </w:rPr>
        <w:t>Science</w:t>
      </w:r>
      <w:r w:rsidRPr="0006171B">
        <w:rPr>
          <w:noProof/>
          <w:szCs w:val="24"/>
        </w:rPr>
        <w:t>, 352(6293), pp. 1573–1576. doi: 10.1126/science.aaf2654.</w:t>
      </w:r>
    </w:p>
    <w:p w14:paraId="74D22734"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de Bruin, B. and Floridi, L. (2017) ‘The Ethics of Cloud Computing’, </w:t>
      </w:r>
      <w:r w:rsidRPr="0006171B">
        <w:rPr>
          <w:i/>
          <w:iCs/>
          <w:noProof/>
          <w:szCs w:val="24"/>
        </w:rPr>
        <w:t>Science and Engineering Ethics</w:t>
      </w:r>
      <w:r w:rsidRPr="0006171B">
        <w:rPr>
          <w:noProof/>
          <w:szCs w:val="24"/>
        </w:rPr>
        <w:t>, 23(1), pp. 21–39. doi: 10.1007/s11948-016-9759-0.</w:t>
      </w:r>
    </w:p>
    <w:p w14:paraId="3D36E0BD"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Bynum, T. (2016) </w:t>
      </w:r>
      <w:r w:rsidRPr="0006171B">
        <w:rPr>
          <w:i/>
          <w:iCs/>
          <w:noProof/>
          <w:szCs w:val="24"/>
        </w:rPr>
        <w:t>Computer and Information Ethics</w:t>
      </w:r>
      <w:r w:rsidRPr="0006171B">
        <w:rPr>
          <w:noProof/>
          <w:szCs w:val="24"/>
        </w:rPr>
        <w:t>. Winter 201. Edited by Edward N. Zalta. Metaphysics Research Lab, Stanford University. Available at: https://plato.stanford.edu/entries/ethics-computer/ (Accessed: 25 March 2018).</w:t>
      </w:r>
    </w:p>
    <w:p w14:paraId="7D588D65"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CAT (2018) </w:t>
      </w:r>
      <w:r w:rsidRPr="0006171B">
        <w:rPr>
          <w:i/>
          <w:iCs/>
          <w:noProof/>
          <w:szCs w:val="24"/>
        </w:rPr>
        <w:t>793F Mining Truck</w:t>
      </w:r>
      <w:r w:rsidRPr="0006171B">
        <w:rPr>
          <w:noProof/>
          <w:szCs w:val="24"/>
        </w:rPr>
        <w:t>. Available at: https://www.cat.com/en_ZA/products/new/equipment/off-highway-trucks/mining-trucks/18092621.html.</w:t>
      </w:r>
    </w:p>
    <w:p w14:paraId="49355A9F"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Chiou, W.-B., Wan, P.-H. and Wan, C.-S. (2012) ‘A new look at software piracy: Soft lifting primes an inauthentic sense of self, prompting further unethical behavior’, </w:t>
      </w:r>
      <w:r w:rsidRPr="0006171B">
        <w:rPr>
          <w:i/>
          <w:iCs/>
          <w:noProof/>
          <w:szCs w:val="24"/>
        </w:rPr>
        <w:t>Int. J. Human-Computer Studies</w:t>
      </w:r>
      <w:r w:rsidRPr="0006171B">
        <w:rPr>
          <w:noProof/>
          <w:szCs w:val="24"/>
        </w:rPr>
        <w:t>, 70, pp. 107–115. doi: 10.1016/j.ijhcs.2011.09.001.</w:t>
      </w:r>
    </w:p>
    <w:p w14:paraId="1EE25437"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Eden, G., Jirotka, M. and Stahl, B. (2013) ‘Responsible research and innovation: Critical reflection into the potential social consequences of ICT’, in </w:t>
      </w:r>
      <w:r w:rsidRPr="0006171B">
        <w:rPr>
          <w:i/>
          <w:iCs/>
          <w:noProof/>
          <w:szCs w:val="24"/>
        </w:rPr>
        <w:t>Proceedings - International Conference on Research Challenges in Information Science</w:t>
      </w:r>
      <w:r w:rsidRPr="0006171B">
        <w:rPr>
          <w:noProof/>
          <w:szCs w:val="24"/>
        </w:rPr>
        <w:t>. doi: 10.1109/RCIS.2013.6577706.</w:t>
      </w:r>
    </w:p>
    <w:p w14:paraId="6BC57C46"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European Union (2012) ‘CHARTER OF FUNDAMENTAL RIGHTS OF THE EUROPEAN UNION’, </w:t>
      </w:r>
      <w:r w:rsidRPr="0006171B">
        <w:rPr>
          <w:i/>
          <w:iCs/>
          <w:noProof/>
          <w:szCs w:val="24"/>
        </w:rPr>
        <w:t>Official Journal of the European Union (OJ)</w:t>
      </w:r>
      <w:r w:rsidRPr="0006171B">
        <w:rPr>
          <w:noProof/>
          <w:szCs w:val="24"/>
        </w:rPr>
        <w:t>, 326(2), pp. 391–407. Available at: https://eur-lex.europa.eu/legal-content/EN/TXT/PDF/?uri=CELEX:C2012/326/02&amp;from=EN (Accessed: 10 June 2018).</w:t>
      </w:r>
    </w:p>
    <w:p w14:paraId="123D6F69"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Floridi, L. (2015) </w:t>
      </w:r>
      <w:r w:rsidRPr="0006171B">
        <w:rPr>
          <w:i/>
          <w:iCs/>
          <w:noProof/>
          <w:szCs w:val="24"/>
        </w:rPr>
        <w:t>The onlife manifesto</w:t>
      </w:r>
      <w:r w:rsidRPr="0006171B">
        <w:rPr>
          <w:noProof/>
          <w:szCs w:val="24"/>
        </w:rPr>
        <w:t>. Springer. doi: 10.1007/978-3-319-04093-6.</w:t>
      </w:r>
    </w:p>
    <w:p w14:paraId="59E7CADC"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lastRenderedPageBreak/>
        <w:t xml:space="preserve">Foot, P. (1967) ‘The Problem of Abortion and the Doctrine of the Double Effect’, </w:t>
      </w:r>
      <w:r w:rsidRPr="0006171B">
        <w:rPr>
          <w:i/>
          <w:iCs/>
          <w:noProof/>
          <w:szCs w:val="24"/>
        </w:rPr>
        <w:t>Oxford Review</w:t>
      </w:r>
      <w:r w:rsidRPr="0006171B">
        <w:rPr>
          <w:noProof/>
          <w:szCs w:val="24"/>
        </w:rPr>
        <w:t>, 5, pp. 5–15. Available at: https://philpapers.org/archive/footpo-2.pdf (Accessed: 15 November 2018).</w:t>
      </w:r>
    </w:p>
    <w:p w14:paraId="2C5E5136"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Fröhlich, P., Sackl, A., Trösterer, S., Meschtscherjakov, A., Diamond, L. and Tscheligi, M. (2018) ‘Acceptance Factors for Future Workplaces in Highly Automated Trucks’, in </w:t>
      </w:r>
      <w:r w:rsidRPr="0006171B">
        <w:rPr>
          <w:i/>
          <w:iCs/>
          <w:noProof/>
          <w:szCs w:val="24"/>
        </w:rPr>
        <w:t>Proceedings of the 10th International Conference on Automotive User Interfaces and Interactive Vehicular Applications</w:t>
      </w:r>
      <w:r w:rsidRPr="0006171B">
        <w:rPr>
          <w:noProof/>
          <w:szCs w:val="24"/>
        </w:rPr>
        <w:t>. New York, NY, USA: ACM (AutomotiveUI ’18), pp. 129–136. doi: 10.1145/3239060.3240446.</w:t>
      </w:r>
    </w:p>
    <w:p w14:paraId="395E3EB0"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Group World Bank (2016) </w:t>
      </w:r>
      <w:r w:rsidRPr="0006171B">
        <w:rPr>
          <w:i/>
          <w:iCs/>
          <w:noProof/>
          <w:szCs w:val="24"/>
        </w:rPr>
        <w:t>Commodity Markets Outlook, January 2016</w:t>
      </w:r>
      <w:r w:rsidRPr="0006171B">
        <w:rPr>
          <w:noProof/>
          <w:szCs w:val="24"/>
        </w:rPr>
        <w:t>. Washington, DC. Available at: https://openknowledge.worldbank.org/bitstream/handle/10986/23680/CMOJan2016FullReport.pdf?sequence=1&amp;isAllowed=y (Accessed: 3 November 2018).</w:t>
      </w:r>
    </w:p>
    <w:p w14:paraId="6F97B702"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Gumede, H. (2018) ‘The socio-economic effects of mechanising and / or modernising hard rock mines in South Africa’, </w:t>
      </w:r>
      <w:r w:rsidRPr="0006171B">
        <w:rPr>
          <w:i/>
          <w:iCs/>
          <w:noProof/>
          <w:szCs w:val="24"/>
        </w:rPr>
        <w:t>South African Journal of Economic and Management Sciences</w:t>
      </w:r>
      <w:r w:rsidRPr="0006171B">
        <w:rPr>
          <w:noProof/>
          <w:szCs w:val="24"/>
        </w:rPr>
        <w:t>, 21(1), pp. 1–11. doi: 10.4102/sajems.v21i1.1848.</w:t>
      </w:r>
    </w:p>
    <w:p w14:paraId="2A54B619"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Hermanus, M. (2017) ‘Mining redesigned - innovation and technology needs for the future - a South African perspective’, </w:t>
      </w:r>
      <w:r w:rsidRPr="0006171B">
        <w:rPr>
          <w:i/>
          <w:iCs/>
          <w:noProof/>
          <w:szCs w:val="24"/>
        </w:rPr>
        <w:t>Journal of the Southern African Institute of Mining and Metallurgy</w:t>
      </w:r>
      <w:r w:rsidRPr="0006171B">
        <w:rPr>
          <w:noProof/>
          <w:szCs w:val="24"/>
        </w:rPr>
        <w:t>. scieloza, 117, pp. 811–818. doi: 10.17159/2411-9717/2017/v117n8a12.</w:t>
      </w:r>
    </w:p>
    <w:p w14:paraId="0EDAA5FE"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Hevelke, A. and Nida-Rümelin, J. (2015) ‘Responsibility for crashes of autonomous vehicles: an ethical analysis’, </w:t>
      </w:r>
      <w:r w:rsidRPr="0006171B">
        <w:rPr>
          <w:i/>
          <w:iCs/>
          <w:noProof/>
          <w:szCs w:val="24"/>
        </w:rPr>
        <w:t>Science and engineering ethics</w:t>
      </w:r>
      <w:r w:rsidRPr="0006171B">
        <w:rPr>
          <w:noProof/>
          <w:szCs w:val="24"/>
        </w:rPr>
        <w:t>. Springer, 21(3), pp. 619–630.</w:t>
      </w:r>
    </w:p>
    <w:p w14:paraId="751EAAA2"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Van Den Hoven, J. (2017) ‘Ethics for the Digital Age: Where Are the Moral Specs?’, in Werthner, H. and van Harmelen, F. (eds) </w:t>
      </w:r>
      <w:r w:rsidRPr="0006171B">
        <w:rPr>
          <w:i/>
          <w:iCs/>
          <w:noProof/>
          <w:szCs w:val="24"/>
        </w:rPr>
        <w:t>Informatics in the Future</w:t>
      </w:r>
      <w:r w:rsidRPr="0006171B">
        <w:rPr>
          <w:noProof/>
          <w:szCs w:val="24"/>
        </w:rPr>
        <w:t>, pp. 65–76. doi: 10.1007/978-3-319-55735-9_6.</w:t>
      </w:r>
    </w:p>
    <w:p w14:paraId="3484ECE2"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Hyder, Z., Siau, K. and Nah, F. F.-H. (2018) ‘Use of Artificial Intelligence , Machine Learning, and Autonomous Technologies in the Mining Industry’, in </w:t>
      </w:r>
      <w:r w:rsidRPr="0006171B">
        <w:rPr>
          <w:i/>
          <w:iCs/>
          <w:noProof/>
          <w:szCs w:val="24"/>
        </w:rPr>
        <w:t>Thirteenth Midwest Association for Information Systems Conference (MWAIS)</w:t>
      </w:r>
      <w:r w:rsidRPr="0006171B">
        <w:rPr>
          <w:noProof/>
          <w:szCs w:val="24"/>
        </w:rPr>
        <w:t>, pp. 1–5. doi: 10.17818/NM/2015/SI8.</w:t>
      </w:r>
    </w:p>
    <w:p w14:paraId="6A806075"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lastRenderedPageBreak/>
        <w:t xml:space="preserve">Kraemer, F., van Overveld, K. and Peterson, M. (2011) ‘Is there an ethics of algorithms?’, </w:t>
      </w:r>
      <w:r w:rsidRPr="0006171B">
        <w:rPr>
          <w:i/>
          <w:iCs/>
          <w:noProof/>
          <w:szCs w:val="24"/>
        </w:rPr>
        <w:t>Ethics and Information Technology</w:t>
      </w:r>
      <w:r w:rsidRPr="0006171B">
        <w:rPr>
          <w:noProof/>
          <w:szCs w:val="24"/>
        </w:rPr>
        <w:t>, 13(3), pp. 251–260. doi: 10.1007/s10676-010-9233-7.</w:t>
      </w:r>
    </w:p>
    <w:p w14:paraId="5A0157D9"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Leonelli, S. (2018) ‘Locating ethics in data science: responsibility and accountability in global and distributed knowledge production systems’. doi: 10.1098/rsta.2016.0122.</w:t>
      </w:r>
    </w:p>
    <w:p w14:paraId="0093F687"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Levy, F. (2018) ‘Computers and populism: artificial intelligence, jobs, and politics in the near term’, </w:t>
      </w:r>
      <w:r w:rsidRPr="0006171B">
        <w:rPr>
          <w:i/>
          <w:iCs/>
          <w:noProof/>
          <w:szCs w:val="24"/>
        </w:rPr>
        <w:t>Oxford Review of Economic Policy</w:t>
      </w:r>
      <w:r w:rsidRPr="0006171B">
        <w:rPr>
          <w:noProof/>
          <w:szCs w:val="24"/>
        </w:rPr>
        <w:t>, 34(3), pp. 393–417. doi: 10.1093/oxrep/gry004.</w:t>
      </w:r>
    </w:p>
    <w:p w14:paraId="47655296"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Maner, W. (1980) ‘Starter kit in computer ethics’, </w:t>
      </w:r>
      <w:r w:rsidRPr="0006171B">
        <w:rPr>
          <w:i/>
          <w:iCs/>
          <w:noProof/>
          <w:szCs w:val="24"/>
        </w:rPr>
        <w:t>Hyde Park, NY: Helvetia Press and the National Information and Resource Center for Teaching Philosophy</w:t>
      </w:r>
      <w:r w:rsidRPr="0006171B">
        <w:rPr>
          <w:noProof/>
          <w:szCs w:val="24"/>
        </w:rPr>
        <w:t>.</w:t>
      </w:r>
    </w:p>
    <w:p w14:paraId="151E3184"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Matthias, A. (2004) ‘The responsibility gap: Ascribing responsibility for the actions of learning automata’, </w:t>
      </w:r>
      <w:r w:rsidRPr="0006171B">
        <w:rPr>
          <w:i/>
          <w:iCs/>
          <w:noProof/>
          <w:szCs w:val="24"/>
        </w:rPr>
        <w:t>Ethics and Information Technology</w:t>
      </w:r>
      <w:r w:rsidRPr="0006171B">
        <w:rPr>
          <w:noProof/>
          <w:szCs w:val="24"/>
        </w:rPr>
        <w:t>, 6(3), pp. 175–183. doi: 10.1007/s10676-004-3422-1.</w:t>
      </w:r>
    </w:p>
    <w:p w14:paraId="425E5EE8"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Moolman, V. (2018) </w:t>
      </w:r>
      <w:r w:rsidRPr="0006171B">
        <w:rPr>
          <w:i/>
          <w:iCs/>
          <w:noProof/>
          <w:szCs w:val="24"/>
        </w:rPr>
        <w:t>Autonomous mining vehicle test at SA coal mine successfully completed</w:t>
      </w:r>
      <w:r w:rsidRPr="0006171B">
        <w:rPr>
          <w:noProof/>
          <w:szCs w:val="24"/>
        </w:rPr>
        <w:t xml:space="preserve">, </w:t>
      </w:r>
      <w:r w:rsidRPr="0006171B">
        <w:rPr>
          <w:i/>
          <w:iCs/>
          <w:noProof/>
          <w:szCs w:val="24"/>
        </w:rPr>
        <w:t>MINING WEEKLY</w:t>
      </w:r>
      <w:r w:rsidRPr="0006171B">
        <w:rPr>
          <w:noProof/>
          <w:szCs w:val="24"/>
        </w:rPr>
        <w:t>. Available at: http://m.miningweekly.com/article/autonomous-mining-vehicle-test-at-sa-coal-mine-successfully-completed-2018-05-11/rep_id:3861 (Accessed: 28 October 2018).</w:t>
      </w:r>
    </w:p>
    <w:p w14:paraId="396BCED6"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Moor, J. H. (1985) ‘What is Computer Ethics?’, pp. 67–69. Available at: https://pdfs.semanticscholar.org/2b26/2968529c25ebc2647f58cbb50a46fffcce17.pdf (Accessed: 25 March 2018).</w:t>
      </w:r>
    </w:p>
    <w:p w14:paraId="77EAB870"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NHTSA (2016) ‘Federal Automated Vehicles Policy’, pp. 1–116. doi: 12507-091216-v9.</w:t>
      </w:r>
    </w:p>
    <w:p w14:paraId="02B29295"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Nyholm, S. and Smids, J. (2016) ‘The Ethics of Accident-Algorithms for Self-Driving Cars: an Applied Trolley Problem?’, </w:t>
      </w:r>
      <w:r w:rsidRPr="0006171B">
        <w:rPr>
          <w:i/>
          <w:iCs/>
          <w:noProof/>
          <w:szCs w:val="24"/>
        </w:rPr>
        <w:t>Ethical Theory and Moral Practice</w:t>
      </w:r>
      <w:r w:rsidRPr="0006171B">
        <w:rPr>
          <w:noProof/>
          <w:szCs w:val="24"/>
        </w:rPr>
        <w:t>, 19(5), pp. 1275–1289. doi: 10.1007/s10677-016-9745-2.</w:t>
      </w:r>
    </w:p>
    <w:p w14:paraId="17AE1534"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PWC (2014) ‘Highlighting trends in the South African mining industry’, </w:t>
      </w:r>
      <w:r w:rsidRPr="0006171B">
        <w:rPr>
          <w:i/>
          <w:iCs/>
          <w:noProof/>
          <w:szCs w:val="24"/>
        </w:rPr>
        <w:t>SA Mine</w:t>
      </w:r>
      <w:r w:rsidRPr="0006171B">
        <w:rPr>
          <w:noProof/>
          <w:szCs w:val="24"/>
        </w:rPr>
        <w:t>, 6(November). Available at: www.pwc.co.za/mining (Accessed: 3 November 2018).</w:t>
      </w:r>
    </w:p>
    <w:p w14:paraId="0C7032C7"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Sapsford, R. (2007) ‘Survey Research’. London: SAGE Publications, Ltd, pp. 13–48. doi: 10.4135/9780857024664.</w:t>
      </w:r>
    </w:p>
    <w:p w14:paraId="4758C054"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lastRenderedPageBreak/>
        <w:t xml:space="preserve">Simon, J. (2016) ‘Value-Sensitive Design and Responsible Research and Innovation’, </w:t>
      </w:r>
      <w:r w:rsidRPr="0006171B">
        <w:rPr>
          <w:i/>
          <w:iCs/>
          <w:noProof/>
          <w:szCs w:val="24"/>
        </w:rPr>
        <w:t>The Ethics of Technology: Methods and Approaches</w:t>
      </w:r>
      <w:r w:rsidRPr="0006171B">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32D72DA9"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Sousa, N., Almeida, A., Coutinho-Rodrigues, J. and Natividade-Jesus, E. (2017) ‘Dawn of autonomous vehicles: review and challenges ahead’, </w:t>
      </w:r>
      <w:r w:rsidRPr="0006171B">
        <w:rPr>
          <w:i/>
          <w:iCs/>
          <w:noProof/>
          <w:szCs w:val="24"/>
        </w:rPr>
        <w:t>Proceedings of the Institution of Civil Engineers - Municipal Engineer</w:t>
      </w:r>
      <w:r w:rsidRPr="0006171B">
        <w:rPr>
          <w:noProof/>
          <w:szCs w:val="24"/>
        </w:rPr>
        <w:t>, 171(1), pp. 3–14. doi: 10.1680/jmuen.16.00063.</w:t>
      </w:r>
    </w:p>
    <w:p w14:paraId="03FF6964"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Stahl, B. C. (2012) ‘Morality, Ethics, and Reflection: A Categorization of Normative IS Research’, </w:t>
      </w:r>
      <w:r w:rsidRPr="0006171B">
        <w:rPr>
          <w:i/>
          <w:iCs/>
          <w:noProof/>
          <w:szCs w:val="24"/>
        </w:rPr>
        <w:t>Journal of the Association for Information Systems</w:t>
      </w:r>
      <w:r w:rsidRPr="0006171B">
        <w:rPr>
          <w:noProof/>
          <w:szCs w:val="24"/>
        </w:rPr>
        <w:t>, 13(8), pp. 636–656. Available at: http://search.proquest.com.ezproxylocal.library.nova.edu/docview/1039704452?accountid=6579.</w:t>
      </w:r>
    </w:p>
    <w:p w14:paraId="787ACF42"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Stahl, B. C. (2013) ‘Responsible research and innovation: The role of privacy in an emerging framework’, </w:t>
      </w:r>
      <w:r w:rsidRPr="0006171B">
        <w:rPr>
          <w:i/>
          <w:iCs/>
          <w:noProof/>
          <w:szCs w:val="24"/>
        </w:rPr>
        <w:t>Science and Public Policy</w:t>
      </w:r>
      <w:r w:rsidRPr="0006171B">
        <w:rPr>
          <w:noProof/>
          <w:szCs w:val="24"/>
        </w:rPr>
        <w:t>, 40(6), pp. 708–716. doi: 10.1093/scipol/sct067.</w:t>
      </w:r>
    </w:p>
    <w:p w14:paraId="1A6DFE15"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Stahl, B. C., Eden, G. and Jirotka, M. (2013) ‘Responsible Research and Innovation in Information and Communication Technology: Identifying and Engaging with the Ethical Implications of ICTs’, in </w:t>
      </w:r>
      <w:r w:rsidRPr="0006171B">
        <w:rPr>
          <w:i/>
          <w:iCs/>
          <w:noProof/>
          <w:szCs w:val="24"/>
        </w:rPr>
        <w:t>Responsible Innovation: Managing the Responsible Emergence of Science and Innovation in Society</w:t>
      </w:r>
      <w:r w:rsidRPr="0006171B">
        <w:rPr>
          <w:noProof/>
          <w:szCs w:val="24"/>
        </w:rPr>
        <w:t>. Wiley-Blackwell, pp. 199–218. doi: 10.1002/9781118551424.ch11.</w:t>
      </w:r>
    </w:p>
    <w:p w14:paraId="08B91CB6"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Stahl, B. C., Timmermans, J., Daniel, B. and Mittelstadt, B. D. (2016) ‘The Ethics of Computing: A Survey of the Computing-Oriented Literature’, </w:t>
      </w:r>
      <w:r w:rsidRPr="0006171B">
        <w:rPr>
          <w:i/>
          <w:iCs/>
          <w:noProof/>
          <w:szCs w:val="24"/>
        </w:rPr>
        <w:t>ACM Computing Surveys</w:t>
      </w:r>
      <w:r w:rsidRPr="0006171B">
        <w:rPr>
          <w:noProof/>
          <w:szCs w:val="24"/>
        </w:rPr>
        <w:t>, 48(4), pp. 1–38. doi: 10.1145/2871196.</w:t>
      </w:r>
    </w:p>
    <w:p w14:paraId="408F249F"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t xml:space="preserve">Warren, S. D. and Brandeis, L. D. (1890) ‘The Right to Privacy’, </w:t>
      </w:r>
      <w:r w:rsidRPr="0006171B">
        <w:rPr>
          <w:i/>
          <w:iCs/>
          <w:noProof/>
          <w:szCs w:val="24"/>
        </w:rPr>
        <w:t>Source: Harvard Law Review</w:t>
      </w:r>
      <w:r w:rsidRPr="0006171B">
        <w:rPr>
          <w:noProof/>
          <w:szCs w:val="24"/>
        </w:rPr>
        <w:t>, 4(5), pp. 193–220. Available at: http://www.jstor.org/stable/1321160 (Accessed: 24 March 2018).</w:t>
      </w:r>
    </w:p>
    <w:p w14:paraId="4E7CAB92" w14:textId="77777777" w:rsidR="0006171B" w:rsidRPr="0006171B" w:rsidRDefault="0006171B" w:rsidP="0006171B">
      <w:pPr>
        <w:widowControl w:val="0"/>
        <w:autoSpaceDE w:val="0"/>
        <w:autoSpaceDN w:val="0"/>
        <w:adjustRightInd w:val="0"/>
        <w:spacing w:line="360" w:lineRule="auto"/>
        <w:rPr>
          <w:noProof/>
          <w:szCs w:val="24"/>
        </w:rPr>
      </w:pPr>
      <w:r w:rsidRPr="0006171B">
        <w:rPr>
          <w:noProof/>
          <w:szCs w:val="24"/>
        </w:rPr>
        <w:lastRenderedPageBreak/>
        <w:t xml:space="preserve">Wiltshire, T. J. (2015) ‘A Prospective Framework for the Design of Ideal Artificial Moral Agents: Insights from the Science of Heroism in Humans’, </w:t>
      </w:r>
      <w:r w:rsidRPr="0006171B">
        <w:rPr>
          <w:i/>
          <w:iCs/>
          <w:noProof/>
          <w:szCs w:val="24"/>
        </w:rPr>
        <w:t>Minds and Machines</w:t>
      </w:r>
      <w:r w:rsidRPr="0006171B">
        <w:rPr>
          <w:noProof/>
          <w:szCs w:val="24"/>
        </w:rPr>
        <w:t>, 25(1), pp. 57–71. doi: 10.1007/s11023-015-9361-2.</w:t>
      </w:r>
    </w:p>
    <w:p w14:paraId="1FCEE8A4" w14:textId="77777777" w:rsidR="0006171B" w:rsidRPr="0006171B" w:rsidRDefault="0006171B" w:rsidP="0006171B">
      <w:pPr>
        <w:widowControl w:val="0"/>
        <w:autoSpaceDE w:val="0"/>
        <w:autoSpaceDN w:val="0"/>
        <w:adjustRightInd w:val="0"/>
        <w:spacing w:line="360" w:lineRule="auto"/>
        <w:rPr>
          <w:noProof/>
        </w:rPr>
      </w:pPr>
      <w:r w:rsidRPr="0006171B">
        <w:rPr>
          <w:noProof/>
          <w:szCs w:val="24"/>
        </w:rPr>
        <w:t xml:space="preserve">Wiseman, Y. and Grinberg, I. (2018) ‘The Trolley Problem Version of Autonomous Vehicles’, </w:t>
      </w:r>
      <w:r w:rsidRPr="0006171B">
        <w:rPr>
          <w:i/>
          <w:iCs/>
          <w:noProof/>
          <w:szCs w:val="24"/>
        </w:rPr>
        <w:t>The Open Transportation Journal</w:t>
      </w:r>
      <w:r w:rsidRPr="0006171B">
        <w:rPr>
          <w:noProof/>
          <w:szCs w:val="24"/>
        </w:rPr>
        <w:t>, 12(1), pp. 105–113. doi: 10.2174/18744478018120100105.</w:t>
      </w:r>
    </w:p>
    <w:p w14:paraId="4E8D7F3A" w14:textId="1632CFE1" w:rsidR="00451079" w:rsidRDefault="008D1387" w:rsidP="00D95545">
      <w:pPr>
        <w:spacing w:line="360" w:lineRule="auto"/>
        <w:jc w:val="both"/>
        <w:rPr>
          <w:b/>
          <w:szCs w:val="24"/>
        </w:rPr>
      </w:pPr>
      <w:r>
        <w:rPr>
          <w:b/>
          <w:szCs w:val="24"/>
        </w:rPr>
        <w:fldChar w:fldCharType="end"/>
      </w:r>
    </w:p>
    <w:p w14:paraId="365DBA8A" w14:textId="44CA04C4" w:rsidR="009901B5" w:rsidRDefault="009901B5" w:rsidP="00D95545">
      <w:pPr>
        <w:spacing w:line="360" w:lineRule="auto"/>
        <w:jc w:val="both"/>
        <w:rPr>
          <w:b/>
          <w:szCs w:val="24"/>
        </w:rPr>
      </w:pPr>
    </w:p>
    <w:p w14:paraId="1525BBBB" w14:textId="639FB751" w:rsidR="009901B5" w:rsidRDefault="009901B5" w:rsidP="00D95545">
      <w:pPr>
        <w:spacing w:line="360" w:lineRule="auto"/>
        <w:jc w:val="both"/>
        <w:rPr>
          <w:b/>
          <w:szCs w:val="24"/>
        </w:rPr>
      </w:pPr>
    </w:p>
    <w:p w14:paraId="01489C16" w14:textId="59989C8E" w:rsidR="009901B5" w:rsidRDefault="009901B5" w:rsidP="00D95545">
      <w:pPr>
        <w:spacing w:line="360" w:lineRule="auto"/>
        <w:jc w:val="both"/>
        <w:rPr>
          <w:b/>
          <w:szCs w:val="24"/>
        </w:rPr>
      </w:pPr>
    </w:p>
    <w:p w14:paraId="4EBAE601" w14:textId="50F03AB6" w:rsidR="009901B5" w:rsidRDefault="009901B5" w:rsidP="00D95545">
      <w:pPr>
        <w:spacing w:line="360" w:lineRule="auto"/>
        <w:jc w:val="both"/>
        <w:rPr>
          <w:b/>
          <w:szCs w:val="24"/>
        </w:rPr>
      </w:pPr>
    </w:p>
    <w:p w14:paraId="2B092E36" w14:textId="77777777" w:rsidR="009901B5" w:rsidRPr="00946CA0" w:rsidRDefault="009901B5" w:rsidP="00D95545">
      <w:pPr>
        <w:spacing w:line="360" w:lineRule="auto"/>
        <w:jc w:val="both"/>
        <w:rPr>
          <w:b/>
          <w:szCs w:val="24"/>
        </w:rPr>
      </w:pPr>
    </w:p>
    <w:p w14:paraId="23E12CFD" w14:textId="22527F7C" w:rsidR="005C525B" w:rsidRDefault="005C525B" w:rsidP="00D95545">
      <w:pPr>
        <w:pStyle w:val="Heading1"/>
        <w:spacing w:before="0" w:after="200" w:line="360" w:lineRule="auto"/>
        <w:ind w:left="0"/>
        <w:jc w:val="both"/>
        <w:rPr>
          <w:rFonts w:ascii="Arial" w:hAnsi="Arial" w:cs="Arial"/>
          <w:b/>
          <w:color w:val="auto"/>
          <w:sz w:val="24"/>
          <w:szCs w:val="24"/>
        </w:rPr>
      </w:pPr>
      <w:bookmarkStart w:id="22" w:name="_Toc531441758"/>
      <w:r w:rsidRPr="00946CA0">
        <w:rPr>
          <w:rFonts w:ascii="Arial" w:hAnsi="Arial" w:cs="Arial"/>
          <w:b/>
          <w:color w:val="auto"/>
          <w:sz w:val="24"/>
          <w:szCs w:val="24"/>
        </w:rPr>
        <w:lastRenderedPageBreak/>
        <w:t>Appendix A</w:t>
      </w:r>
      <w:bookmarkEnd w:id="22"/>
    </w:p>
    <w:p w14:paraId="5E99AFFB" w14:textId="4BF0DACB" w:rsidR="009901B5" w:rsidRPr="009901B5" w:rsidRDefault="009901B5" w:rsidP="009901B5">
      <w:r>
        <w:rPr>
          <w:noProof/>
        </w:rPr>
        <w:drawing>
          <wp:inline distT="0" distB="0" distL="0" distR="0" wp14:anchorId="3F8F1086" wp14:editId="51D95B21">
            <wp:extent cx="6151880" cy="46355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6151880" cy="4635500"/>
                    </a:xfrm>
                    <a:prstGeom prst="rect">
                      <a:avLst/>
                    </a:prstGeom>
                  </pic:spPr>
                </pic:pic>
              </a:graphicData>
            </a:graphic>
          </wp:inline>
        </w:drawing>
      </w:r>
    </w:p>
    <w:p w14:paraId="32CC4357" w14:textId="765E4BD7" w:rsidR="005C525B" w:rsidRDefault="005C525B" w:rsidP="00D95545">
      <w:pPr>
        <w:pStyle w:val="Heading1"/>
        <w:spacing w:before="0" w:after="200" w:line="360" w:lineRule="auto"/>
        <w:ind w:left="0"/>
        <w:jc w:val="both"/>
        <w:rPr>
          <w:rFonts w:ascii="Arial" w:hAnsi="Arial" w:cs="Arial"/>
          <w:b/>
          <w:color w:val="auto"/>
          <w:sz w:val="24"/>
          <w:szCs w:val="24"/>
        </w:rPr>
      </w:pPr>
      <w:bookmarkStart w:id="23" w:name="_Toc531441759"/>
      <w:r w:rsidRPr="00946CA0">
        <w:rPr>
          <w:rFonts w:ascii="Arial" w:hAnsi="Arial" w:cs="Arial"/>
          <w:b/>
          <w:color w:val="auto"/>
          <w:sz w:val="24"/>
          <w:szCs w:val="24"/>
        </w:rPr>
        <w:lastRenderedPageBreak/>
        <w:t>Appendix B</w:t>
      </w:r>
      <w:bookmarkEnd w:id="23"/>
    </w:p>
    <w:p w14:paraId="787B7623" w14:textId="070D6579" w:rsidR="009901B5" w:rsidRDefault="009F1E6D" w:rsidP="009901B5">
      <w:r>
        <w:rPr>
          <w:noProof/>
        </w:rPr>
        <w:drawing>
          <wp:inline distT="0" distB="0" distL="0" distR="0" wp14:anchorId="27FA7C05" wp14:editId="33F497A3">
            <wp:extent cx="6039307" cy="7504982"/>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giarismPledgeImage.PNG"/>
                    <pic:cNvPicPr/>
                  </pic:nvPicPr>
                  <pic:blipFill>
                    <a:blip r:embed="rId9">
                      <a:extLst>
                        <a:ext uri="{28A0092B-C50C-407E-A947-70E740481C1C}">
                          <a14:useLocalDpi xmlns:a14="http://schemas.microsoft.com/office/drawing/2010/main" val="0"/>
                        </a:ext>
                      </a:extLst>
                    </a:blip>
                    <a:stretch>
                      <a:fillRect/>
                    </a:stretch>
                  </pic:blipFill>
                  <pic:spPr>
                    <a:xfrm>
                      <a:off x="0" y="0"/>
                      <a:ext cx="6049299" cy="7517399"/>
                    </a:xfrm>
                    <a:prstGeom prst="rect">
                      <a:avLst/>
                    </a:prstGeom>
                  </pic:spPr>
                </pic:pic>
              </a:graphicData>
            </a:graphic>
          </wp:inline>
        </w:drawing>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bookmarkStart w:id="24" w:name="_Toc531441760"/>
      <w:r w:rsidRPr="00946CA0">
        <w:rPr>
          <w:rFonts w:ascii="Arial" w:hAnsi="Arial" w:cs="Arial"/>
          <w:b/>
          <w:color w:val="auto"/>
          <w:sz w:val="24"/>
          <w:szCs w:val="24"/>
        </w:rPr>
        <w:lastRenderedPageBreak/>
        <w:t>Appendix C</w:t>
      </w:r>
      <w:bookmarkEnd w:id="24"/>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69E71CAA" w14:textId="64EA415B" w:rsidR="00AF1F3C" w:rsidRPr="00946CA0" w:rsidRDefault="00AF1F3C" w:rsidP="00D95545">
      <w:pPr>
        <w:spacing w:line="360" w:lineRule="auto"/>
        <w:jc w:val="both"/>
        <w:rPr>
          <w:szCs w:val="24"/>
        </w:rPr>
      </w:pPr>
    </w:p>
    <w:sectPr w:rsidR="00AF1F3C" w:rsidRPr="00946CA0" w:rsidSect="00D41ACA">
      <w:headerReference w:type="default" r:id="rId10"/>
      <w:footerReference w:type="default" r:id="rId11"/>
      <w:pgSz w:w="12240" w:h="15840"/>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54459F" w14:textId="77777777" w:rsidR="005656E0" w:rsidRDefault="005656E0" w:rsidP="009144AB">
      <w:pPr>
        <w:spacing w:after="0" w:line="240" w:lineRule="auto"/>
      </w:pPr>
      <w:r>
        <w:separator/>
      </w:r>
    </w:p>
  </w:endnote>
  <w:endnote w:type="continuationSeparator" w:id="0">
    <w:p w14:paraId="63A6B8FF" w14:textId="77777777" w:rsidR="005656E0" w:rsidRDefault="005656E0"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F44650" w:rsidRPr="00AF1F3C" w:rsidRDefault="00F44650">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F44650" w:rsidRPr="00AF1F3C" w:rsidRDefault="00F4465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6AA83" w14:textId="77777777" w:rsidR="005656E0" w:rsidRDefault="005656E0" w:rsidP="009144AB">
      <w:pPr>
        <w:spacing w:after="0" w:line="240" w:lineRule="auto"/>
      </w:pPr>
      <w:r>
        <w:separator/>
      </w:r>
    </w:p>
  </w:footnote>
  <w:footnote w:type="continuationSeparator" w:id="0">
    <w:p w14:paraId="77681C73" w14:textId="77777777" w:rsidR="005656E0" w:rsidRDefault="005656E0" w:rsidP="009144AB">
      <w:pPr>
        <w:spacing w:after="0" w:line="240" w:lineRule="auto"/>
      </w:pPr>
      <w:r>
        <w:continuationSeparator/>
      </w:r>
    </w:p>
  </w:footnote>
  <w:footnote w:id="1">
    <w:p w14:paraId="5D9250A8" w14:textId="4C1E0799" w:rsidR="00F44650" w:rsidRDefault="00F44650">
      <w:pPr>
        <w:pStyle w:val="FootnoteText"/>
      </w:pPr>
      <w:r>
        <w:rPr>
          <w:rStyle w:val="FootnoteReference"/>
        </w:rPr>
        <w:footnoteRef/>
      </w:r>
      <w:r>
        <w:t xml:space="preserve"> A platinum mine</w:t>
      </w:r>
    </w:p>
  </w:footnote>
  <w:footnote w:id="2">
    <w:p w14:paraId="498BAB9D" w14:textId="0FC308A2" w:rsidR="00F44650" w:rsidRDefault="00F44650">
      <w:pPr>
        <w:pStyle w:val="FootnoteText"/>
      </w:pPr>
      <w:r>
        <w:rPr>
          <w:rStyle w:val="FootnoteReference"/>
        </w:rPr>
        <w:footnoteRef/>
      </w:r>
      <w:r>
        <w:t xml:space="preserve"> A coal mine</w:t>
      </w:r>
    </w:p>
  </w:footnote>
  <w:footnote w:id="3">
    <w:p w14:paraId="576B2E29" w14:textId="3647D346" w:rsidR="00F44650" w:rsidRDefault="00F44650">
      <w:pPr>
        <w:pStyle w:val="FootnoteText"/>
      </w:pPr>
      <w:r>
        <w:rPr>
          <w:rStyle w:val="FootnoteReference"/>
        </w:rPr>
        <w:footnoteRef/>
      </w:r>
      <w:r>
        <w:t xml:space="preserve"> An iron ore mine</w:t>
      </w:r>
    </w:p>
  </w:footnote>
  <w:footnote w:id="4">
    <w:p w14:paraId="4A03B7FA" w14:textId="5D6C98B7" w:rsidR="00F44650" w:rsidRPr="00695A0A" w:rsidRDefault="00F44650">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04FAB62" w:rsidR="00F44650" w:rsidRPr="000114FE" w:rsidRDefault="00F44650">
    <w:pPr>
      <w:pStyle w:val="Header"/>
      <w:rPr>
        <w:sz w:val="18"/>
        <w:lang w:val="en-GB"/>
      </w:rPr>
    </w:pPr>
    <w:r>
      <w:rPr>
        <w:sz w:val="18"/>
        <w:lang w:val="en-GB"/>
      </w:rPr>
      <w:t>The ethical</w:t>
    </w:r>
    <w:r w:rsidRPr="000114FE">
      <w:rPr>
        <w:sz w:val="18"/>
        <w:lang w:val="en-GB"/>
      </w:rPr>
      <w:t xml:space="preserve">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BEAEAD0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000000" w:themeColor="text1"/>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A587054"/>
    <w:multiLevelType w:val="hybridMultilevel"/>
    <w:tmpl w:val="20023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D029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DF83671"/>
    <w:multiLevelType w:val="hybridMultilevel"/>
    <w:tmpl w:val="99CC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C3119E"/>
    <w:multiLevelType w:val="hybridMultilevel"/>
    <w:tmpl w:val="3E4C7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1A2657"/>
    <w:multiLevelType w:val="hybridMultilevel"/>
    <w:tmpl w:val="15FE174A"/>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10" w15:restartNumberingAfterBreak="0">
    <w:nsid w:val="7D5C0F57"/>
    <w:multiLevelType w:val="hybridMultilevel"/>
    <w:tmpl w:val="558A1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8"/>
  </w:num>
  <w:num w:numId="7">
    <w:abstractNumId w:val="5"/>
  </w:num>
  <w:num w:numId="8">
    <w:abstractNumId w:val="10"/>
  </w:num>
  <w:num w:numId="9">
    <w:abstractNumId w:val="2"/>
  </w:num>
  <w:num w:numId="10">
    <w:abstractNumId w:val="1"/>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07B5A"/>
    <w:rsid w:val="000114FE"/>
    <w:rsid w:val="00027837"/>
    <w:rsid w:val="000523AD"/>
    <w:rsid w:val="000527D7"/>
    <w:rsid w:val="0006171B"/>
    <w:rsid w:val="000641D3"/>
    <w:rsid w:val="00064DEA"/>
    <w:rsid w:val="00071C63"/>
    <w:rsid w:val="00081C99"/>
    <w:rsid w:val="00087148"/>
    <w:rsid w:val="00092BEC"/>
    <w:rsid w:val="000B302A"/>
    <w:rsid w:val="000C57FF"/>
    <w:rsid w:val="000D0CEA"/>
    <w:rsid w:val="000E7FD7"/>
    <w:rsid w:val="0011223A"/>
    <w:rsid w:val="001129B4"/>
    <w:rsid w:val="0011658A"/>
    <w:rsid w:val="00117CBF"/>
    <w:rsid w:val="00120442"/>
    <w:rsid w:val="00121968"/>
    <w:rsid w:val="001237A8"/>
    <w:rsid w:val="00124C52"/>
    <w:rsid w:val="00126BAB"/>
    <w:rsid w:val="001403DA"/>
    <w:rsid w:val="00194851"/>
    <w:rsid w:val="00195618"/>
    <w:rsid w:val="001A4464"/>
    <w:rsid w:val="001A4E5A"/>
    <w:rsid w:val="001A77B2"/>
    <w:rsid w:val="001A7A32"/>
    <w:rsid w:val="001B2B6F"/>
    <w:rsid w:val="001B73DD"/>
    <w:rsid w:val="001C27C2"/>
    <w:rsid w:val="001D5A09"/>
    <w:rsid w:val="001D5B6A"/>
    <w:rsid w:val="001F4914"/>
    <w:rsid w:val="00217FE6"/>
    <w:rsid w:val="00220E0F"/>
    <w:rsid w:val="00223CB8"/>
    <w:rsid w:val="00230E14"/>
    <w:rsid w:val="00240FBF"/>
    <w:rsid w:val="0026309E"/>
    <w:rsid w:val="00273FCC"/>
    <w:rsid w:val="00277B64"/>
    <w:rsid w:val="00281BA6"/>
    <w:rsid w:val="0028283C"/>
    <w:rsid w:val="00285949"/>
    <w:rsid w:val="002913F1"/>
    <w:rsid w:val="002A688B"/>
    <w:rsid w:val="002B5A61"/>
    <w:rsid w:val="002D2017"/>
    <w:rsid w:val="002F7730"/>
    <w:rsid w:val="00302E34"/>
    <w:rsid w:val="00317F56"/>
    <w:rsid w:val="00323BE9"/>
    <w:rsid w:val="00330B2B"/>
    <w:rsid w:val="003322A7"/>
    <w:rsid w:val="00333B80"/>
    <w:rsid w:val="003343D1"/>
    <w:rsid w:val="00341DBE"/>
    <w:rsid w:val="00354CDD"/>
    <w:rsid w:val="0037542F"/>
    <w:rsid w:val="00376BAB"/>
    <w:rsid w:val="0038112B"/>
    <w:rsid w:val="00397B70"/>
    <w:rsid w:val="003A3670"/>
    <w:rsid w:val="003A5E0D"/>
    <w:rsid w:val="003B40BC"/>
    <w:rsid w:val="003B41D2"/>
    <w:rsid w:val="003D05F3"/>
    <w:rsid w:val="003E0F6E"/>
    <w:rsid w:val="003F7C34"/>
    <w:rsid w:val="004066E9"/>
    <w:rsid w:val="00451079"/>
    <w:rsid w:val="004526E8"/>
    <w:rsid w:val="0045651A"/>
    <w:rsid w:val="00456ECE"/>
    <w:rsid w:val="00464780"/>
    <w:rsid w:val="00482B33"/>
    <w:rsid w:val="00486502"/>
    <w:rsid w:val="004B1313"/>
    <w:rsid w:val="004B2CEC"/>
    <w:rsid w:val="004C1117"/>
    <w:rsid w:val="004C2FCE"/>
    <w:rsid w:val="004D19BB"/>
    <w:rsid w:val="004E7316"/>
    <w:rsid w:val="004F548D"/>
    <w:rsid w:val="005033A3"/>
    <w:rsid w:val="00525707"/>
    <w:rsid w:val="0052715E"/>
    <w:rsid w:val="00527877"/>
    <w:rsid w:val="005302C5"/>
    <w:rsid w:val="00537BDD"/>
    <w:rsid w:val="00542F96"/>
    <w:rsid w:val="00543586"/>
    <w:rsid w:val="00545E5C"/>
    <w:rsid w:val="0055451A"/>
    <w:rsid w:val="00554D77"/>
    <w:rsid w:val="005637A6"/>
    <w:rsid w:val="005656E0"/>
    <w:rsid w:val="0057005E"/>
    <w:rsid w:val="005707DC"/>
    <w:rsid w:val="0057475E"/>
    <w:rsid w:val="00574A51"/>
    <w:rsid w:val="00576066"/>
    <w:rsid w:val="00577348"/>
    <w:rsid w:val="00583308"/>
    <w:rsid w:val="00595D2C"/>
    <w:rsid w:val="005C525B"/>
    <w:rsid w:val="005D32B6"/>
    <w:rsid w:val="005E1BC7"/>
    <w:rsid w:val="005E3DB1"/>
    <w:rsid w:val="005F6093"/>
    <w:rsid w:val="00601914"/>
    <w:rsid w:val="0061254F"/>
    <w:rsid w:val="00630DC7"/>
    <w:rsid w:val="00634CB3"/>
    <w:rsid w:val="006362EA"/>
    <w:rsid w:val="00637B77"/>
    <w:rsid w:val="00642EA2"/>
    <w:rsid w:val="00651017"/>
    <w:rsid w:val="00651FDB"/>
    <w:rsid w:val="00655030"/>
    <w:rsid w:val="00663F35"/>
    <w:rsid w:val="00667FCB"/>
    <w:rsid w:val="0068597B"/>
    <w:rsid w:val="006930DA"/>
    <w:rsid w:val="00695A0A"/>
    <w:rsid w:val="006A4D7D"/>
    <w:rsid w:val="006A76D2"/>
    <w:rsid w:val="006D21D0"/>
    <w:rsid w:val="006D72CB"/>
    <w:rsid w:val="006E4711"/>
    <w:rsid w:val="006E552F"/>
    <w:rsid w:val="006E774C"/>
    <w:rsid w:val="00707CA8"/>
    <w:rsid w:val="00711AB1"/>
    <w:rsid w:val="0071774B"/>
    <w:rsid w:val="00735AB8"/>
    <w:rsid w:val="007531B1"/>
    <w:rsid w:val="00753AFB"/>
    <w:rsid w:val="00754A1E"/>
    <w:rsid w:val="00762491"/>
    <w:rsid w:val="00773927"/>
    <w:rsid w:val="00782388"/>
    <w:rsid w:val="007915C8"/>
    <w:rsid w:val="0079442B"/>
    <w:rsid w:val="0079637F"/>
    <w:rsid w:val="007A1FAD"/>
    <w:rsid w:val="007A4979"/>
    <w:rsid w:val="007B568A"/>
    <w:rsid w:val="007B774F"/>
    <w:rsid w:val="007B778A"/>
    <w:rsid w:val="007B7A2B"/>
    <w:rsid w:val="007C1410"/>
    <w:rsid w:val="007E2FBD"/>
    <w:rsid w:val="007E6AB5"/>
    <w:rsid w:val="007E7DB5"/>
    <w:rsid w:val="008022A5"/>
    <w:rsid w:val="00807E6C"/>
    <w:rsid w:val="00823145"/>
    <w:rsid w:val="00826CDB"/>
    <w:rsid w:val="0084701C"/>
    <w:rsid w:val="0085178E"/>
    <w:rsid w:val="00863DB6"/>
    <w:rsid w:val="0086603B"/>
    <w:rsid w:val="008667A9"/>
    <w:rsid w:val="008767B0"/>
    <w:rsid w:val="00881576"/>
    <w:rsid w:val="008831A2"/>
    <w:rsid w:val="008957B6"/>
    <w:rsid w:val="008C544A"/>
    <w:rsid w:val="008C634E"/>
    <w:rsid w:val="008D1387"/>
    <w:rsid w:val="008E5A69"/>
    <w:rsid w:val="008F3FB8"/>
    <w:rsid w:val="009144AB"/>
    <w:rsid w:val="0092028D"/>
    <w:rsid w:val="0092217A"/>
    <w:rsid w:val="00934D90"/>
    <w:rsid w:val="009466A4"/>
    <w:rsid w:val="00946CA0"/>
    <w:rsid w:val="009560BE"/>
    <w:rsid w:val="00960265"/>
    <w:rsid w:val="009641A9"/>
    <w:rsid w:val="0096691E"/>
    <w:rsid w:val="0098281F"/>
    <w:rsid w:val="00986E8E"/>
    <w:rsid w:val="009901B5"/>
    <w:rsid w:val="00992293"/>
    <w:rsid w:val="009B062C"/>
    <w:rsid w:val="009B52DF"/>
    <w:rsid w:val="009B7658"/>
    <w:rsid w:val="009C1633"/>
    <w:rsid w:val="009C18B8"/>
    <w:rsid w:val="009D40CB"/>
    <w:rsid w:val="009D4AFE"/>
    <w:rsid w:val="009D5518"/>
    <w:rsid w:val="009D6529"/>
    <w:rsid w:val="009E6787"/>
    <w:rsid w:val="009F1E6D"/>
    <w:rsid w:val="00A0357F"/>
    <w:rsid w:val="00A14E41"/>
    <w:rsid w:val="00A20987"/>
    <w:rsid w:val="00A24A97"/>
    <w:rsid w:val="00A347BC"/>
    <w:rsid w:val="00A371D6"/>
    <w:rsid w:val="00A600BB"/>
    <w:rsid w:val="00A651E9"/>
    <w:rsid w:val="00A70D98"/>
    <w:rsid w:val="00A717E8"/>
    <w:rsid w:val="00A72C3E"/>
    <w:rsid w:val="00A80E3E"/>
    <w:rsid w:val="00A817A1"/>
    <w:rsid w:val="00A8225A"/>
    <w:rsid w:val="00A822BB"/>
    <w:rsid w:val="00A86D3C"/>
    <w:rsid w:val="00A91EEF"/>
    <w:rsid w:val="00A925F1"/>
    <w:rsid w:val="00A95D10"/>
    <w:rsid w:val="00A964A6"/>
    <w:rsid w:val="00AA1BE6"/>
    <w:rsid w:val="00AA33E2"/>
    <w:rsid w:val="00AB2934"/>
    <w:rsid w:val="00AC3FDF"/>
    <w:rsid w:val="00AC7C65"/>
    <w:rsid w:val="00AD69AF"/>
    <w:rsid w:val="00AE32BF"/>
    <w:rsid w:val="00AF15B6"/>
    <w:rsid w:val="00AF1F3C"/>
    <w:rsid w:val="00AF29CE"/>
    <w:rsid w:val="00AF3CA1"/>
    <w:rsid w:val="00B055C4"/>
    <w:rsid w:val="00B068A9"/>
    <w:rsid w:val="00B06E3B"/>
    <w:rsid w:val="00B07FFD"/>
    <w:rsid w:val="00B11C6C"/>
    <w:rsid w:val="00B152A6"/>
    <w:rsid w:val="00B2169F"/>
    <w:rsid w:val="00B2368F"/>
    <w:rsid w:val="00B33DB6"/>
    <w:rsid w:val="00B36382"/>
    <w:rsid w:val="00B47778"/>
    <w:rsid w:val="00B54587"/>
    <w:rsid w:val="00B84ABE"/>
    <w:rsid w:val="00B87281"/>
    <w:rsid w:val="00BA1097"/>
    <w:rsid w:val="00BB3780"/>
    <w:rsid w:val="00BB5765"/>
    <w:rsid w:val="00BC245C"/>
    <w:rsid w:val="00BC4C99"/>
    <w:rsid w:val="00BD14CC"/>
    <w:rsid w:val="00BE2A6E"/>
    <w:rsid w:val="00C05558"/>
    <w:rsid w:val="00C109CB"/>
    <w:rsid w:val="00C42D01"/>
    <w:rsid w:val="00C47859"/>
    <w:rsid w:val="00C53FD5"/>
    <w:rsid w:val="00C60275"/>
    <w:rsid w:val="00C628A5"/>
    <w:rsid w:val="00C73A0B"/>
    <w:rsid w:val="00CA382B"/>
    <w:rsid w:val="00CA6B61"/>
    <w:rsid w:val="00CA72D9"/>
    <w:rsid w:val="00CB308B"/>
    <w:rsid w:val="00CC5585"/>
    <w:rsid w:val="00CC5D61"/>
    <w:rsid w:val="00CC7070"/>
    <w:rsid w:val="00CD7998"/>
    <w:rsid w:val="00CD7B49"/>
    <w:rsid w:val="00D00214"/>
    <w:rsid w:val="00D057D6"/>
    <w:rsid w:val="00D13901"/>
    <w:rsid w:val="00D20A52"/>
    <w:rsid w:val="00D2643E"/>
    <w:rsid w:val="00D32913"/>
    <w:rsid w:val="00D402D1"/>
    <w:rsid w:val="00D41ACA"/>
    <w:rsid w:val="00D51E16"/>
    <w:rsid w:val="00D54376"/>
    <w:rsid w:val="00D65348"/>
    <w:rsid w:val="00D85723"/>
    <w:rsid w:val="00D95545"/>
    <w:rsid w:val="00D95C8D"/>
    <w:rsid w:val="00DA3F4E"/>
    <w:rsid w:val="00DA6E30"/>
    <w:rsid w:val="00DB51EE"/>
    <w:rsid w:val="00DD1BBD"/>
    <w:rsid w:val="00DD1DBD"/>
    <w:rsid w:val="00DD4BB8"/>
    <w:rsid w:val="00DE72FA"/>
    <w:rsid w:val="00DF4165"/>
    <w:rsid w:val="00E0476A"/>
    <w:rsid w:val="00E24B4D"/>
    <w:rsid w:val="00E27DB0"/>
    <w:rsid w:val="00E302B0"/>
    <w:rsid w:val="00E4068A"/>
    <w:rsid w:val="00E42438"/>
    <w:rsid w:val="00E5227A"/>
    <w:rsid w:val="00E55498"/>
    <w:rsid w:val="00E57530"/>
    <w:rsid w:val="00E57658"/>
    <w:rsid w:val="00E669DC"/>
    <w:rsid w:val="00E713B1"/>
    <w:rsid w:val="00E719AE"/>
    <w:rsid w:val="00E7540C"/>
    <w:rsid w:val="00E816DB"/>
    <w:rsid w:val="00E84520"/>
    <w:rsid w:val="00E8552D"/>
    <w:rsid w:val="00EA299E"/>
    <w:rsid w:val="00EA77FB"/>
    <w:rsid w:val="00EC14B8"/>
    <w:rsid w:val="00EE4D6B"/>
    <w:rsid w:val="00EE7011"/>
    <w:rsid w:val="00F06E32"/>
    <w:rsid w:val="00F07C70"/>
    <w:rsid w:val="00F1356C"/>
    <w:rsid w:val="00F218D0"/>
    <w:rsid w:val="00F22034"/>
    <w:rsid w:val="00F22238"/>
    <w:rsid w:val="00F22A0C"/>
    <w:rsid w:val="00F235F7"/>
    <w:rsid w:val="00F237C5"/>
    <w:rsid w:val="00F26E11"/>
    <w:rsid w:val="00F31145"/>
    <w:rsid w:val="00F31BF1"/>
    <w:rsid w:val="00F41206"/>
    <w:rsid w:val="00F44650"/>
    <w:rsid w:val="00F45D2E"/>
    <w:rsid w:val="00F46AE2"/>
    <w:rsid w:val="00F57004"/>
    <w:rsid w:val="00F57A86"/>
    <w:rsid w:val="00F6246C"/>
    <w:rsid w:val="00F76A6E"/>
    <w:rsid w:val="00F8791C"/>
    <w:rsid w:val="00F94BC5"/>
    <w:rsid w:val="00FA5A5A"/>
    <w:rsid w:val="00FC0EE7"/>
    <w:rsid w:val="00FC6A4E"/>
    <w:rsid w:val="00FD6D9D"/>
    <w:rsid w:val="00FE11AE"/>
    <w:rsid w:val="00FF4EF4"/>
    <w:rsid w:val="00FF6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 w:type="paragraph" w:styleId="Quote">
    <w:name w:val="Quote"/>
    <w:basedOn w:val="Normal"/>
    <w:next w:val="Normal"/>
    <w:link w:val="QuoteChar"/>
    <w:uiPriority w:val="29"/>
    <w:qFormat/>
    <w:rsid w:val="00A925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925F1"/>
    <w:rPr>
      <w:i/>
      <w:iCs/>
      <w:color w:val="404040" w:themeColor="text1" w:themeTint="BF"/>
    </w:rPr>
  </w:style>
  <w:style w:type="character" w:styleId="PlaceholderText">
    <w:name w:val="Placeholder Text"/>
    <w:basedOn w:val="DefaultParagraphFont"/>
    <w:uiPriority w:val="99"/>
    <w:semiHidden/>
    <w:rsid w:val="00B06E3B"/>
    <w:rPr>
      <w:color w:val="808080"/>
    </w:rPr>
  </w:style>
  <w:style w:type="paragraph" w:styleId="TOCHeading">
    <w:name w:val="TOC Heading"/>
    <w:basedOn w:val="Heading1"/>
    <w:next w:val="Normal"/>
    <w:uiPriority w:val="39"/>
    <w:unhideWhenUsed/>
    <w:qFormat/>
    <w:rsid w:val="00F44650"/>
    <w:pPr>
      <w:numPr>
        <w:numId w:val="0"/>
      </w:numPr>
      <w:spacing w:line="259" w:lineRule="auto"/>
      <w:outlineLvl w:val="9"/>
    </w:pPr>
  </w:style>
  <w:style w:type="paragraph" w:styleId="TOC1">
    <w:name w:val="toc 1"/>
    <w:basedOn w:val="Normal"/>
    <w:next w:val="Normal"/>
    <w:autoRedefine/>
    <w:uiPriority w:val="39"/>
    <w:unhideWhenUsed/>
    <w:rsid w:val="00F44650"/>
    <w:pPr>
      <w:spacing w:after="100"/>
    </w:pPr>
  </w:style>
  <w:style w:type="paragraph" w:styleId="TOC2">
    <w:name w:val="toc 2"/>
    <w:basedOn w:val="Normal"/>
    <w:next w:val="Normal"/>
    <w:autoRedefine/>
    <w:uiPriority w:val="39"/>
    <w:unhideWhenUsed/>
    <w:rsid w:val="00F4465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E2D"/>
    <w:rsid w:val="00201E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1E2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ACF55E-1C1C-44D0-92F5-872334B7F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99</TotalTime>
  <Pages>25</Pages>
  <Words>29125</Words>
  <Characters>166018</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105</cp:revision>
  <dcterms:created xsi:type="dcterms:W3CDTF">2018-03-27T15:03:00Z</dcterms:created>
  <dcterms:modified xsi:type="dcterms:W3CDTF">2018-12-0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509530281/harvard-cite-them-right-AJ-Louw</vt:lpwstr>
  </property>
  <property fmtid="{D5CDD505-2E9C-101B-9397-08002B2CF9AE}" pid="13" name="Mendeley Recent Style Name 5_1">
    <vt:lpwstr>Cite Them Right 10th edition - Harvard - Adriaan Louw</vt:lpwstr>
  </property>
  <property fmtid="{D5CDD505-2E9C-101B-9397-08002B2CF9AE}" pid="14" name="Mendeley Recent Style Id 6_1">
    <vt:lpwstr>http://csl.mendeley.com/styles/509530281/harvard-cite-them-right-AJ-Louw</vt:lpwstr>
  </property>
  <property fmtid="{D5CDD505-2E9C-101B-9397-08002B2CF9AE}" pid="15" name="Mendeley Recent Style Name 6_1">
    <vt:lpwstr>Cite Them Right 10th edition - Harvard - Adriaan Louw</vt:lpwstr>
  </property>
  <property fmtid="{D5CDD505-2E9C-101B-9397-08002B2CF9AE}" pid="16" name="Mendeley Recent Style Id 7_1">
    <vt:lpwstr>http://www.zotero.org/styles/elsevier-harvard</vt:lpwstr>
  </property>
  <property fmtid="{D5CDD505-2E9C-101B-9397-08002B2CF9AE}" pid="17" name="Mendeley Recent Style Name 7_1">
    <vt:lpwstr>Elsevier - Harvard (with titles)</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csl.mendeley.com/styles/509530281/harvard-cite-them-right-AJ-Louw</vt:lpwstr>
  </property>
</Properties>
</file>